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135794" w14:textId="61463F6F" w:rsidR="00762465" w:rsidRDefault="004D7110" w:rsidP="004D7110">
      <w:pPr>
        <w:spacing w:after="0" w:line="480" w:lineRule="auto"/>
        <w:jc w:val="center"/>
        <w:rPr>
          <w:b/>
          <w:bCs/>
        </w:rPr>
      </w:pPr>
      <w:bookmarkStart w:id="0" w:name="_GoBack"/>
      <w:bookmarkEnd w:id="0"/>
      <w:r w:rsidRPr="004D7110">
        <w:rPr>
          <w:b/>
          <w:bCs/>
        </w:rPr>
        <w:t>Sex-specific developmental trajectories of eczema from infancy to age 26</w:t>
      </w:r>
      <w:r>
        <w:rPr>
          <w:b/>
          <w:bCs/>
        </w:rPr>
        <w:t xml:space="preserve"> years</w:t>
      </w:r>
      <w:r w:rsidRPr="004D7110">
        <w:rPr>
          <w:b/>
          <w:bCs/>
        </w:rPr>
        <w:t>: a birth cohort study</w:t>
      </w:r>
    </w:p>
    <w:p w14:paraId="5F0BE782" w14:textId="77777777" w:rsidR="004D7110" w:rsidRPr="004D7110" w:rsidRDefault="004D7110" w:rsidP="004D7110">
      <w:pPr>
        <w:spacing w:after="0" w:line="480" w:lineRule="auto"/>
        <w:jc w:val="center"/>
        <w:rPr>
          <w:b/>
          <w:bCs/>
        </w:rPr>
      </w:pPr>
    </w:p>
    <w:p w14:paraId="1D523D18" w14:textId="57880E27" w:rsidR="00B77916" w:rsidRDefault="00B77916" w:rsidP="006B6AED">
      <w:pPr>
        <w:spacing w:after="0" w:line="480" w:lineRule="auto"/>
      </w:pPr>
      <w:r w:rsidRPr="00B77916">
        <w:rPr>
          <w:b/>
          <w:bCs/>
        </w:rPr>
        <w:t>Running title:</w:t>
      </w:r>
      <w:r>
        <w:t xml:space="preserve"> Eczema from infancy to early adulthood</w:t>
      </w:r>
    </w:p>
    <w:p w14:paraId="414E9D95" w14:textId="77777777" w:rsidR="00B77916" w:rsidRDefault="00B77916" w:rsidP="006B6AED">
      <w:pPr>
        <w:spacing w:after="0" w:line="480" w:lineRule="auto"/>
      </w:pPr>
    </w:p>
    <w:p w14:paraId="79135796" w14:textId="6FFD58D1" w:rsidR="00E32668" w:rsidRDefault="00E32668" w:rsidP="00C16854">
      <w:pPr>
        <w:spacing w:after="0" w:line="480" w:lineRule="auto"/>
      </w:pPr>
      <w:r w:rsidRPr="00B71A9D">
        <w:t>Ali H. Ziyab</w:t>
      </w:r>
      <w:r w:rsidR="00DC5966">
        <w:rPr>
          <w:vertAlign w:val="superscript"/>
        </w:rPr>
        <w:t>1</w:t>
      </w:r>
      <w:r w:rsidR="00DC5966">
        <w:t>,</w:t>
      </w:r>
      <w:r w:rsidR="00BC79D4" w:rsidRPr="00DC5966">
        <w:t xml:space="preserve"> </w:t>
      </w:r>
      <w:r w:rsidR="00A525C4" w:rsidRPr="00B71A9D">
        <w:t>Nandini Mukherjee</w:t>
      </w:r>
      <w:r w:rsidR="00DC5966" w:rsidRPr="00DC5966">
        <w:rPr>
          <w:vertAlign w:val="superscript"/>
        </w:rPr>
        <w:t>2</w:t>
      </w:r>
      <w:r w:rsidR="00DC5966">
        <w:t>,</w:t>
      </w:r>
      <w:r w:rsidR="00A525C4" w:rsidRPr="00B71A9D">
        <w:t xml:space="preserve"> </w:t>
      </w:r>
      <w:r w:rsidR="00C16854" w:rsidRPr="00C16854">
        <w:t>Hongmei Zhang</w:t>
      </w:r>
      <w:r w:rsidR="00C16854">
        <w:rPr>
          <w:vertAlign w:val="superscript"/>
        </w:rPr>
        <w:t>2</w:t>
      </w:r>
      <w:r w:rsidR="00C16854">
        <w:t xml:space="preserve">, </w:t>
      </w:r>
      <w:r w:rsidR="00582655" w:rsidRPr="00B71A9D">
        <w:t xml:space="preserve">S. </w:t>
      </w:r>
      <w:r w:rsidR="00A525C4" w:rsidRPr="00B71A9D">
        <w:t>Hasan Arshad</w:t>
      </w:r>
      <w:r w:rsidR="00DC5966" w:rsidRPr="00DC5966">
        <w:rPr>
          <w:vertAlign w:val="superscript"/>
        </w:rPr>
        <w:t>3,4</w:t>
      </w:r>
      <w:r w:rsidR="00BC79D4">
        <w:rPr>
          <w:rFonts w:cs="Times New Roman"/>
          <w:szCs w:val="24"/>
        </w:rPr>
        <w:t>,</w:t>
      </w:r>
      <w:r w:rsidR="00DC5966">
        <w:rPr>
          <w:rFonts w:cs="Times New Roman"/>
          <w:szCs w:val="24"/>
        </w:rPr>
        <w:t xml:space="preserve"> </w:t>
      </w:r>
      <w:r w:rsidRPr="00B71A9D">
        <w:t>Wilfried Karmaus</w:t>
      </w:r>
      <w:r w:rsidR="00DC5966" w:rsidRPr="00DC5966">
        <w:rPr>
          <w:vertAlign w:val="superscript"/>
        </w:rPr>
        <w:t>2</w:t>
      </w:r>
    </w:p>
    <w:p w14:paraId="6A979A1B" w14:textId="77777777" w:rsidR="00D00C74" w:rsidRPr="00D00C74" w:rsidRDefault="00D00C74" w:rsidP="006B6AED">
      <w:pPr>
        <w:spacing w:after="0" w:line="480" w:lineRule="auto"/>
      </w:pPr>
    </w:p>
    <w:p w14:paraId="0E604FD5" w14:textId="2363A273" w:rsidR="00BC79D4" w:rsidRDefault="00DC5966" w:rsidP="00EA016F">
      <w:pPr>
        <w:spacing w:after="0" w:line="480" w:lineRule="auto"/>
        <w:rPr>
          <w:rFonts w:cs="Times New Roman"/>
          <w:szCs w:val="24"/>
        </w:rPr>
      </w:pPr>
      <w:r>
        <w:rPr>
          <w:rFonts w:cs="Times New Roman"/>
          <w:szCs w:val="24"/>
          <w:vertAlign w:val="superscript"/>
        </w:rPr>
        <w:t>1</w:t>
      </w:r>
      <w:r w:rsidR="00BC79D4">
        <w:rPr>
          <w:rFonts w:cs="Times New Roman"/>
          <w:szCs w:val="24"/>
        </w:rPr>
        <w:t xml:space="preserve"> </w:t>
      </w:r>
      <w:r w:rsidR="00BC79D4" w:rsidRPr="00A61D16">
        <w:rPr>
          <w:rFonts w:cs="Times New Roman"/>
          <w:szCs w:val="24"/>
        </w:rPr>
        <w:t>Department of Community Medicine and Behavioral Sciences, Faculty of Medicine, Kuwait University, Kuwait;</w:t>
      </w:r>
    </w:p>
    <w:p w14:paraId="68762DD6" w14:textId="2B7D3B0E" w:rsidR="00BC79D4" w:rsidRDefault="00DC5966" w:rsidP="006B6AED">
      <w:pPr>
        <w:spacing w:after="0" w:line="480" w:lineRule="auto"/>
        <w:rPr>
          <w:rFonts w:cs="Times New Roman"/>
          <w:szCs w:val="24"/>
        </w:rPr>
      </w:pPr>
      <w:r>
        <w:rPr>
          <w:rFonts w:cs="Times New Roman"/>
          <w:szCs w:val="24"/>
          <w:vertAlign w:val="superscript"/>
        </w:rPr>
        <w:t>2</w:t>
      </w:r>
      <w:r w:rsidR="00BC79D4" w:rsidRPr="00A61D16">
        <w:rPr>
          <w:rFonts w:cs="Times New Roman"/>
          <w:szCs w:val="24"/>
          <w:vertAlign w:val="superscript"/>
        </w:rPr>
        <w:t xml:space="preserve"> </w:t>
      </w:r>
      <w:r w:rsidR="00BC79D4" w:rsidRPr="00A61D16">
        <w:rPr>
          <w:rFonts w:cs="Times New Roman"/>
          <w:szCs w:val="24"/>
        </w:rPr>
        <w:t>Division of Epidemiology, Biostatistics and Environmental Health, School of Public Health, University of Memphis, Memphis, TN, USA;</w:t>
      </w:r>
    </w:p>
    <w:p w14:paraId="3C9BFAC5" w14:textId="48B91AE1" w:rsidR="00BC79D4" w:rsidRDefault="00DC5966" w:rsidP="006B6AED">
      <w:pPr>
        <w:spacing w:after="0" w:line="480" w:lineRule="auto"/>
        <w:rPr>
          <w:rFonts w:cs="Times New Roman"/>
          <w:szCs w:val="24"/>
        </w:rPr>
      </w:pPr>
      <w:r>
        <w:rPr>
          <w:rFonts w:cs="Times New Roman"/>
          <w:szCs w:val="24"/>
          <w:vertAlign w:val="superscript"/>
        </w:rPr>
        <w:t>3</w:t>
      </w:r>
      <w:r w:rsidR="00BC79D4">
        <w:rPr>
          <w:rFonts w:cs="Times New Roman"/>
          <w:szCs w:val="24"/>
        </w:rPr>
        <w:t xml:space="preserve"> </w:t>
      </w:r>
      <w:r w:rsidR="00BC79D4" w:rsidRPr="00731C6D">
        <w:rPr>
          <w:rFonts w:cs="Times New Roman"/>
          <w:szCs w:val="24"/>
        </w:rPr>
        <w:t>David Hide Asthma and Allergy Research Centre, St Mary’s Hospital, Isle of Wight, UK;</w:t>
      </w:r>
    </w:p>
    <w:p w14:paraId="46F0329B" w14:textId="00B6F2EE" w:rsidR="00BC79D4" w:rsidRDefault="00DC5966" w:rsidP="006B6AED">
      <w:pPr>
        <w:spacing w:after="0" w:line="480" w:lineRule="auto"/>
        <w:rPr>
          <w:rFonts w:cs="Times New Roman"/>
          <w:szCs w:val="24"/>
        </w:rPr>
      </w:pPr>
      <w:r>
        <w:rPr>
          <w:rFonts w:cs="Times New Roman"/>
          <w:szCs w:val="24"/>
          <w:vertAlign w:val="superscript"/>
        </w:rPr>
        <w:t>4</w:t>
      </w:r>
      <w:r w:rsidR="00BC79D4">
        <w:rPr>
          <w:rFonts w:cs="Times New Roman"/>
          <w:szCs w:val="24"/>
        </w:rPr>
        <w:t xml:space="preserve"> </w:t>
      </w:r>
      <w:r w:rsidR="00BC79D4" w:rsidRPr="00731C6D">
        <w:rPr>
          <w:rFonts w:cs="Times New Roman"/>
          <w:szCs w:val="24"/>
        </w:rPr>
        <w:t>Clinical and Experimental Sciences Academic Unit, Faculty of Medicine, University of Southampton,</w:t>
      </w:r>
      <w:r w:rsidR="00BC79D4">
        <w:rPr>
          <w:rFonts w:cs="Times New Roman"/>
          <w:szCs w:val="24"/>
        </w:rPr>
        <w:t xml:space="preserve"> </w:t>
      </w:r>
      <w:r w:rsidR="00BC79D4" w:rsidRPr="00731C6D">
        <w:rPr>
          <w:rFonts w:cs="Times New Roman"/>
          <w:szCs w:val="24"/>
        </w:rPr>
        <w:t>UK;</w:t>
      </w:r>
    </w:p>
    <w:p w14:paraId="79135798" w14:textId="77777777" w:rsidR="00297829" w:rsidRDefault="00297829" w:rsidP="006B6AED">
      <w:pPr>
        <w:spacing w:after="0" w:line="480" w:lineRule="auto"/>
      </w:pPr>
    </w:p>
    <w:p w14:paraId="79135799" w14:textId="3920C7BE" w:rsidR="00297829" w:rsidRPr="00297829" w:rsidRDefault="00297829" w:rsidP="006B6AED">
      <w:pPr>
        <w:spacing w:after="0" w:line="480" w:lineRule="auto"/>
        <w:rPr>
          <w:b/>
          <w:bCs/>
        </w:rPr>
      </w:pPr>
      <w:r w:rsidRPr="00297829">
        <w:rPr>
          <w:b/>
          <w:bCs/>
          <w:vertAlign w:val="superscript"/>
        </w:rPr>
        <w:t>*</w:t>
      </w:r>
      <w:r w:rsidR="00D00C74" w:rsidRPr="00297829">
        <w:rPr>
          <w:b/>
          <w:bCs/>
        </w:rPr>
        <w:t xml:space="preserve"> </w:t>
      </w:r>
      <w:r w:rsidR="00D00C74">
        <w:rPr>
          <w:b/>
          <w:bCs/>
        </w:rPr>
        <w:t>Corresponding author</w:t>
      </w:r>
      <w:r w:rsidRPr="00297829">
        <w:rPr>
          <w:b/>
          <w:bCs/>
        </w:rPr>
        <w:t>:</w:t>
      </w:r>
    </w:p>
    <w:p w14:paraId="7913579A" w14:textId="22D00FC7" w:rsidR="00297829" w:rsidRPr="00297829" w:rsidRDefault="00297829" w:rsidP="006B6AED">
      <w:pPr>
        <w:spacing w:after="0" w:line="480" w:lineRule="auto"/>
      </w:pPr>
      <w:r w:rsidRPr="00297829">
        <w:t>Ali H. Ziyab, PhD</w:t>
      </w:r>
    </w:p>
    <w:p w14:paraId="7913579B" w14:textId="77777777" w:rsidR="00297829" w:rsidRPr="00297829" w:rsidRDefault="00297829" w:rsidP="006B6AED">
      <w:pPr>
        <w:spacing w:after="0" w:line="480" w:lineRule="auto"/>
      </w:pPr>
      <w:r w:rsidRPr="00297829">
        <w:t>Department of Community Medicine and Behavioral Sciences</w:t>
      </w:r>
    </w:p>
    <w:p w14:paraId="7913579C" w14:textId="77777777" w:rsidR="00297829" w:rsidRPr="00297829" w:rsidRDefault="00297829" w:rsidP="006B6AED">
      <w:pPr>
        <w:spacing w:after="0" w:line="480" w:lineRule="auto"/>
      </w:pPr>
      <w:r w:rsidRPr="00297829">
        <w:t>Faculty of Medicine, Kuwait University</w:t>
      </w:r>
    </w:p>
    <w:p w14:paraId="7913579D" w14:textId="77777777" w:rsidR="00297829" w:rsidRPr="00297829" w:rsidRDefault="00297829" w:rsidP="006B6AED">
      <w:pPr>
        <w:spacing w:after="0" w:line="480" w:lineRule="auto"/>
      </w:pPr>
      <w:r w:rsidRPr="00297829">
        <w:t>P. O. Box 24923, Safat 13110, Kuwait</w:t>
      </w:r>
    </w:p>
    <w:p w14:paraId="7913579E" w14:textId="77777777" w:rsidR="00297829" w:rsidRPr="00297829" w:rsidRDefault="00297829" w:rsidP="006B6AED">
      <w:pPr>
        <w:spacing w:after="0" w:line="480" w:lineRule="auto"/>
      </w:pPr>
      <w:r w:rsidRPr="00297829">
        <w:t>Tel: (+965) 24636545</w:t>
      </w:r>
    </w:p>
    <w:p w14:paraId="7913579F" w14:textId="77777777" w:rsidR="00297829" w:rsidRPr="00297829" w:rsidRDefault="00297829" w:rsidP="006B6AED">
      <w:pPr>
        <w:spacing w:after="0" w:line="480" w:lineRule="auto"/>
      </w:pPr>
      <w:r w:rsidRPr="00297829">
        <w:t>Fax: (+965) 25338948</w:t>
      </w:r>
    </w:p>
    <w:p w14:paraId="791357A0" w14:textId="77777777" w:rsidR="00297829" w:rsidRPr="00297829" w:rsidRDefault="00297829" w:rsidP="006B6AED">
      <w:pPr>
        <w:spacing w:after="0" w:line="480" w:lineRule="auto"/>
      </w:pPr>
      <w:r w:rsidRPr="00297829">
        <w:t xml:space="preserve">E-mail: </w:t>
      </w:r>
      <w:hyperlink r:id="rId8" w:history="1">
        <w:r w:rsidRPr="00297829">
          <w:rPr>
            <w:rStyle w:val="Hyperlink"/>
          </w:rPr>
          <w:t>ali.ziyab@ku.edu.kw</w:t>
        </w:r>
      </w:hyperlink>
      <w:r w:rsidRPr="00297829">
        <w:t xml:space="preserve"> </w:t>
      </w:r>
    </w:p>
    <w:p w14:paraId="26C45A18" w14:textId="77777777" w:rsidR="00CC2DD6" w:rsidRDefault="00CC2DD6" w:rsidP="00CC2DD6">
      <w:pPr>
        <w:spacing w:after="0" w:line="480" w:lineRule="auto"/>
        <w:rPr>
          <w:b/>
          <w:bCs/>
        </w:rPr>
      </w:pPr>
      <w:r w:rsidRPr="00CC2DD6">
        <w:rPr>
          <w:b/>
          <w:bCs/>
        </w:rPr>
        <w:lastRenderedPageBreak/>
        <w:t>Acknowledgments</w:t>
      </w:r>
    </w:p>
    <w:p w14:paraId="28F725CE" w14:textId="55C12262" w:rsidR="00DD7FC1" w:rsidRDefault="00CC2DD6" w:rsidP="00CC2DD6">
      <w:pPr>
        <w:spacing w:after="0" w:line="480" w:lineRule="auto"/>
      </w:pPr>
      <w:r w:rsidRPr="00CC2DD6">
        <w:t>We would like to acknowledge the help of all the staff at The David Hide Asthma and Allergy Research Centre in undertaking all assessments of 1989 Isle of Wight birth cohort study. We are specifically grateful to the research team including Mr Stephen Potter, Mrs Susan Grevatt, Mrs Gill Glasby, Miss Kaisha Bennett, Mrs Debbie Fraser, Mrs Nicky Tongue, and Mrs. Sharon Matthews. Our sincere thanks to the participants and their families who helped us with this project over the last three decades.</w:t>
      </w:r>
      <w:r>
        <w:t xml:space="preserve"> </w:t>
      </w:r>
      <w:r w:rsidR="00557901" w:rsidRPr="005E6999">
        <w:t>The Isl</w:t>
      </w:r>
      <w:r w:rsidR="00557901" w:rsidRPr="00557901">
        <w:t>e of Wight Birth Cohort assessments have been supported by the National Institutes of Health USA (Grant no. R01 HL082925</w:t>
      </w:r>
      <w:r w:rsidR="0072585E">
        <w:t xml:space="preserve">, </w:t>
      </w:r>
      <w:r w:rsidR="0072585E" w:rsidRPr="00A21557">
        <w:rPr>
          <w:rFonts w:cs="Arial"/>
          <w:lang w:val="de-DE"/>
        </w:rPr>
        <w:t>R01</w:t>
      </w:r>
      <w:r w:rsidR="0072585E">
        <w:rPr>
          <w:rFonts w:cs="Arial"/>
          <w:lang w:val="de-DE"/>
        </w:rPr>
        <w:t xml:space="preserve"> </w:t>
      </w:r>
      <w:r w:rsidR="0072585E" w:rsidRPr="00A21557">
        <w:rPr>
          <w:rFonts w:cs="Arial"/>
          <w:lang w:val="de-DE"/>
        </w:rPr>
        <w:t>AI121226</w:t>
      </w:r>
      <w:r w:rsidR="0072585E">
        <w:rPr>
          <w:rFonts w:cs="Arial"/>
          <w:lang w:val="de-DE"/>
        </w:rPr>
        <w:t xml:space="preserve">, </w:t>
      </w:r>
      <w:r w:rsidR="0072585E" w:rsidRPr="00A21557">
        <w:rPr>
          <w:rFonts w:cs="Arial"/>
          <w:lang w:val="de-DE"/>
        </w:rPr>
        <w:t>R01</w:t>
      </w:r>
      <w:r w:rsidR="0072585E">
        <w:rPr>
          <w:rFonts w:cs="Arial"/>
          <w:lang w:val="de-DE"/>
        </w:rPr>
        <w:t xml:space="preserve"> </w:t>
      </w:r>
      <w:r w:rsidR="0072585E" w:rsidRPr="00A21557">
        <w:rPr>
          <w:rFonts w:cs="Arial"/>
          <w:lang w:val="de-DE"/>
        </w:rPr>
        <w:t>HL132321</w:t>
      </w:r>
      <w:r w:rsidR="00557901" w:rsidRPr="00557901">
        <w:t>), Asthma UK (Grant no. 364) and the David Hide Asthma and Allergy Research Trust</w:t>
      </w:r>
      <w:r w:rsidR="00557901">
        <w:t xml:space="preserve">. </w:t>
      </w:r>
      <w:r w:rsidR="00022DF8" w:rsidRPr="00022DF8">
        <w:t xml:space="preserve">The </w:t>
      </w:r>
      <w:r w:rsidR="00022DF8">
        <w:t>funding bodies</w:t>
      </w:r>
      <w:r w:rsidR="00022DF8" w:rsidRPr="00022DF8">
        <w:t xml:space="preserve"> had no role in study design, data collection, analysis, and interpretation of data and decision to publish or preparation of the manuscript</w:t>
      </w:r>
      <w:r w:rsidR="008027B9">
        <w:t>.</w:t>
      </w:r>
    </w:p>
    <w:p w14:paraId="793B0956" w14:textId="77777777" w:rsidR="00D00C74" w:rsidRDefault="00D00C74" w:rsidP="006B6AED">
      <w:pPr>
        <w:spacing w:after="0" w:line="480" w:lineRule="auto"/>
      </w:pPr>
    </w:p>
    <w:p w14:paraId="0EC7274C" w14:textId="77777777" w:rsidR="00CC2DD6" w:rsidRDefault="00B77916" w:rsidP="00CC2DD6">
      <w:pPr>
        <w:spacing w:after="0" w:line="480" w:lineRule="auto"/>
        <w:rPr>
          <w:b/>
          <w:bCs/>
        </w:rPr>
      </w:pPr>
      <w:r>
        <w:rPr>
          <w:b/>
          <w:bCs/>
        </w:rPr>
        <w:t>C</w:t>
      </w:r>
      <w:r w:rsidR="00D00C74" w:rsidRPr="00D00C74">
        <w:rPr>
          <w:b/>
          <w:bCs/>
        </w:rPr>
        <w:t>onflict</w:t>
      </w:r>
      <w:r>
        <w:rPr>
          <w:b/>
          <w:bCs/>
        </w:rPr>
        <w:t>s</w:t>
      </w:r>
      <w:r w:rsidR="00D00C74" w:rsidRPr="00D00C74">
        <w:rPr>
          <w:b/>
          <w:bCs/>
        </w:rPr>
        <w:t xml:space="preserve"> of </w:t>
      </w:r>
      <w:r w:rsidR="006B6AED">
        <w:rPr>
          <w:b/>
          <w:bCs/>
        </w:rPr>
        <w:t>I</w:t>
      </w:r>
      <w:r w:rsidR="00D00C74" w:rsidRPr="00D00C74">
        <w:rPr>
          <w:b/>
          <w:bCs/>
        </w:rPr>
        <w:t>nterest</w:t>
      </w:r>
    </w:p>
    <w:p w14:paraId="0BD32777" w14:textId="093B580B" w:rsidR="00B77916" w:rsidRDefault="00D00C74" w:rsidP="00CC2DD6">
      <w:pPr>
        <w:spacing w:after="0" w:line="480" w:lineRule="auto"/>
      </w:pPr>
      <w:r>
        <w:t>The authors declare that they have no relevant conflicts of interest.</w:t>
      </w:r>
    </w:p>
    <w:p w14:paraId="0E0665AF" w14:textId="77777777" w:rsidR="006B6AED" w:rsidRDefault="006B6AED" w:rsidP="006B6AED">
      <w:pPr>
        <w:spacing w:after="0" w:line="480" w:lineRule="auto"/>
        <w:rPr>
          <w:b/>
          <w:bCs/>
        </w:rPr>
      </w:pPr>
    </w:p>
    <w:p w14:paraId="676AB9FB" w14:textId="77777777" w:rsidR="00CC2DD6" w:rsidRDefault="00B77916" w:rsidP="00CC2DD6">
      <w:pPr>
        <w:spacing w:after="0" w:line="480" w:lineRule="auto"/>
        <w:rPr>
          <w:b/>
          <w:bCs/>
        </w:rPr>
      </w:pPr>
      <w:r w:rsidRPr="00B77916">
        <w:rPr>
          <w:b/>
          <w:bCs/>
        </w:rPr>
        <w:t xml:space="preserve">Ethical </w:t>
      </w:r>
      <w:r w:rsidR="006B6AED">
        <w:rPr>
          <w:b/>
          <w:bCs/>
        </w:rPr>
        <w:t>S</w:t>
      </w:r>
      <w:r w:rsidRPr="00B77916">
        <w:rPr>
          <w:b/>
          <w:bCs/>
        </w:rPr>
        <w:t>tatement</w:t>
      </w:r>
    </w:p>
    <w:p w14:paraId="25483A9B" w14:textId="046DC5F4" w:rsidR="00B77916" w:rsidRDefault="00B77916" w:rsidP="00CC2DD6">
      <w:pPr>
        <w:spacing w:after="0" w:line="480" w:lineRule="auto"/>
      </w:pPr>
      <w:r w:rsidRPr="00B77916">
        <w:t>All participants provided informed consent and ethical approval was obtained from the local/national Research Ethics Committee at recruitment and at each assessment. At age 26, ethical approval was granted by National Research Ethics Committee, West Midlands (15/WM/0071).</w:t>
      </w:r>
    </w:p>
    <w:p w14:paraId="6300F5F1" w14:textId="77777777" w:rsidR="006B6AED" w:rsidRDefault="006B6AED" w:rsidP="006B6AED">
      <w:pPr>
        <w:spacing w:after="0" w:line="480" w:lineRule="auto"/>
      </w:pPr>
    </w:p>
    <w:p w14:paraId="70265C24" w14:textId="77777777" w:rsidR="00CC2DD6" w:rsidRDefault="00CC2DD6" w:rsidP="006B6AED">
      <w:pPr>
        <w:spacing w:after="0" w:line="480" w:lineRule="auto"/>
      </w:pPr>
    </w:p>
    <w:p w14:paraId="3D75C2AD" w14:textId="77777777" w:rsidR="00CC2DD6" w:rsidRDefault="00CC2DD6" w:rsidP="006B6AED">
      <w:pPr>
        <w:spacing w:after="0" w:line="480" w:lineRule="auto"/>
      </w:pPr>
    </w:p>
    <w:p w14:paraId="02A9DCEE" w14:textId="77777777" w:rsidR="00CC2DD6" w:rsidRDefault="006B6AED" w:rsidP="00CC2DD6">
      <w:pPr>
        <w:spacing w:after="0" w:line="480" w:lineRule="auto"/>
        <w:rPr>
          <w:b/>
          <w:bCs/>
        </w:rPr>
      </w:pPr>
      <w:r w:rsidRPr="006B6AED">
        <w:rPr>
          <w:b/>
          <w:bCs/>
        </w:rPr>
        <w:lastRenderedPageBreak/>
        <w:t>Data Availability Statement</w:t>
      </w:r>
    </w:p>
    <w:p w14:paraId="065A63D7" w14:textId="498D4764" w:rsidR="006B6AED" w:rsidRDefault="006B6AED" w:rsidP="00CC2DD6">
      <w:pPr>
        <w:spacing w:after="0" w:line="480" w:lineRule="auto"/>
      </w:pPr>
      <w:r>
        <w:t>The data that support the findings of this study are available from the corresponding author upon reasonable request.</w:t>
      </w:r>
    </w:p>
    <w:p w14:paraId="48FA808B" w14:textId="77777777" w:rsidR="006B6AED" w:rsidRDefault="006B6AED" w:rsidP="006B6AED">
      <w:pPr>
        <w:spacing w:after="0" w:line="480" w:lineRule="auto"/>
      </w:pPr>
    </w:p>
    <w:p w14:paraId="427BB2F5" w14:textId="53CD46C0" w:rsidR="006B6AED" w:rsidRDefault="006B6AED" w:rsidP="0007000C">
      <w:pPr>
        <w:spacing w:after="0" w:line="480" w:lineRule="auto"/>
      </w:pPr>
      <w:r w:rsidRPr="00CC2DD6">
        <w:rPr>
          <w:b/>
          <w:bCs/>
        </w:rPr>
        <w:t>Author Contributions:</w:t>
      </w:r>
      <w:r>
        <w:t xml:space="preserve"> </w:t>
      </w:r>
      <w:r w:rsidR="00CC2DD6" w:rsidRPr="00CC2DD6">
        <w:t xml:space="preserve">AHZ </w:t>
      </w:r>
      <w:r w:rsidR="0007000C" w:rsidRPr="0007000C">
        <w:t>conceived the epidemiological design of the study</w:t>
      </w:r>
      <w:r w:rsidR="00CC2DD6" w:rsidRPr="00CC2DD6">
        <w:t>, analyzed and interpreted the data, and drafted the manuscript.</w:t>
      </w:r>
      <w:r w:rsidR="00CC2DD6">
        <w:t xml:space="preserve"> NM: </w:t>
      </w:r>
      <w:r w:rsidR="0007000C" w:rsidRPr="0007000C">
        <w:rPr>
          <w:rFonts w:eastAsia="Calibri" w:cs="Times New Roman"/>
          <w:szCs w:val="24"/>
        </w:rPr>
        <w:t>contributed to the design of the study and interpretation of the data</w:t>
      </w:r>
      <w:r w:rsidR="0007000C">
        <w:rPr>
          <w:rFonts w:eastAsia="Calibri" w:cs="Times New Roman"/>
          <w:szCs w:val="24"/>
        </w:rPr>
        <w:t>.</w:t>
      </w:r>
      <w:r w:rsidR="00CC2DD6">
        <w:t xml:space="preserve"> S</w:t>
      </w:r>
      <w:r w:rsidR="00CC2DD6" w:rsidRPr="00E17F94">
        <w:rPr>
          <w:rFonts w:eastAsia="Calibri" w:cs="Times New Roman"/>
          <w:szCs w:val="24"/>
        </w:rPr>
        <w:t xml:space="preserve">HA contributed to the conception and design of the study, contributed to acquisition and interpretation of data, funding acquisition, and project administration and supervision. </w:t>
      </w:r>
      <w:r w:rsidR="0007000C">
        <w:rPr>
          <w:rFonts w:eastAsia="Calibri" w:cs="Times New Roman"/>
          <w:szCs w:val="24"/>
        </w:rPr>
        <w:t>W</w:t>
      </w:r>
      <w:r w:rsidR="0007000C" w:rsidRPr="00E17F94">
        <w:rPr>
          <w:rFonts w:eastAsia="Calibri" w:cs="Times New Roman"/>
          <w:szCs w:val="24"/>
        </w:rPr>
        <w:t>K contributed to the conception and design of the study</w:t>
      </w:r>
      <w:r w:rsidR="0007000C">
        <w:rPr>
          <w:rFonts w:eastAsia="Calibri" w:cs="Times New Roman"/>
          <w:szCs w:val="24"/>
        </w:rPr>
        <w:t xml:space="preserve"> and </w:t>
      </w:r>
      <w:r w:rsidR="0007000C" w:rsidRPr="0007000C">
        <w:rPr>
          <w:rFonts w:eastAsia="Calibri" w:cs="Times New Roman"/>
          <w:szCs w:val="24"/>
        </w:rPr>
        <w:t>interpretation of the data</w:t>
      </w:r>
      <w:r w:rsidR="0007000C" w:rsidRPr="00E17F94">
        <w:rPr>
          <w:rFonts w:eastAsia="Calibri" w:cs="Times New Roman"/>
          <w:szCs w:val="24"/>
        </w:rPr>
        <w:t>, contributed to acquisition and interpretation of data, funding acquisition, and project administration and supervision.</w:t>
      </w:r>
      <w:r w:rsidR="0007000C">
        <w:rPr>
          <w:rFonts w:eastAsia="Calibri" w:cs="Times New Roman"/>
          <w:szCs w:val="24"/>
        </w:rPr>
        <w:t xml:space="preserve"> </w:t>
      </w:r>
      <w:r w:rsidR="00CC2DD6" w:rsidRPr="00E17F94">
        <w:rPr>
          <w:rFonts w:eastAsia="Calibri" w:cs="Times New Roman"/>
          <w:szCs w:val="24"/>
        </w:rPr>
        <w:t>All authors critically revised the manuscript for important intellectual content. The manuscript has been read and approved by all authors.</w:t>
      </w:r>
    </w:p>
    <w:p w14:paraId="791357A2" w14:textId="3E9DB847" w:rsidR="00D770E0" w:rsidRDefault="00D770E0" w:rsidP="00295FEC">
      <w:pPr>
        <w:spacing w:after="0" w:line="360" w:lineRule="auto"/>
      </w:pPr>
      <w:r>
        <w:br w:type="page"/>
      </w:r>
    </w:p>
    <w:p w14:paraId="7D376014" w14:textId="1C414595" w:rsidR="00952739" w:rsidRPr="005D313A" w:rsidRDefault="005D313A" w:rsidP="00952739">
      <w:pPr>
        <w:spacing w:after="0" w:line="480" w:lineRule="auto"/>
        <w:rPr>
          <w:caps/>
        </w:rPr>
      </w:pPr>
      <w:r w:rsidRPr="005D313A">
        <w:rPr>
          <w:b/>
          <w:bCs/>
          <w:caps/>
        </w:rPr>
        <w:lastRenderedPageBreak/>
        <w:t>Abstract</w:t>
      </w:r>
    </w:p>
    <w:p w14:paraId="32ABF70A" w14:textId="6B66B9C0" w:rsidR="008918F6" w:rsidRPr="008918F6" w:rsidRDefault="008918F6" w:rsidP="005C6B21">
      <w:pPr>
        <w:spacing w:after="0" w:line="480" w:lineRule="auto"/>
      </w:pPr>
      <w:r>
        <w:rPr>
          <w:b/>
          <w:bCs/>
        </w:rPr>
        <w:t>Background</w:t>
      </w:r>
      <w:r w:rsidR="00952739">
        <w:rPr>
          <w:b/>
          <w:bCs/>
        </w:rPr>
        <w:t>:</w:t>
      </w:r>
      <w:r w:rsidRPr="008918F6">
        <w:t xml:space="preserve"> Eczema is a common inflammatory skin disease with </w:t>
      </w:r>
      <w:r>
        <w:t>varying developmental trajectories/patterns</w:t>
      </w:r>
      <w:r w:rsidR="005C6B21">
        <w:t xml:space="preserve"> </w:t>
      </w:r>
      <w:r w:rsidR="005C6B21" w:rsidRPr="0078026E">
        <w:rPr>
          <w:rFonts w:cs="Times New Roman"/>
        </w:rPr>
        <w:t>that are influenced by different risk factors</w:t>
      </w:r>
      <w:r>
        <w:t xml:space="preserve">. </w:t>
      </w:r>
      <w:r w:rsidR="005C6B21">
        <w:t>The aim of this study was t</w:t>
      </w:r>
      <w:r w:rsidR="002B4FB9" w:rsidRPr="002B4FB9">
        <w:t xml:space="preserve">o investigate eczema development from infancy to early adulthood by identifying distinct developmental trajectories that describe disease patterns over time and evaluate the role of </w:t>
      </w:r>
      <w:r w:rsidR="002B4FB9">
        <w:t xml:space="preserve">prenatal and </w:t>
      </w:r>
      <w:r w:rsidR="002B4FB9" w:rsidRPr="002B4FB9">
        <w:t>early life risk factors</w:t>
      </w:r>
      <w:r>
        <w:t>.</w:t>
      </w:r>
    </w:p>
    <w:p w14:paraId="73A7CF60" w14:textId="2269E82F" w:rsidR="00952739" w:rsidRPr="008918F6" w:rsidRDefault="00952739" w:rsidP="006C3A02">
      <w:pPr>
        <w:spacing w:after="0" w:line="480" w:lineRule="auto"/>
      </w:pPr>
      <w:r>
        <w:rPr>
          <w:b/>
          <w:bCs/>
        </w:rPr>
        <w:t>Methods:</w:t>
      </w:r>
      <w:r w:rsidR="008918F6">
        <w:t xml:space="preserve"> </w:t>
      </w:r>
      <w:r w:rsidR="006E2F6B">
        <w:t>The</w:t>
      </w:r>
      <w:r w:rsidR="006E2F6B" w:rsidRPr="006E2F6B">
        <w:t xml:space="preserve"> Isle of Wight Birth Cohort (n=1</w:t>
      </w:r>
      <w:r w:rsidR="00D97422">
        <w:t>,</w:t>
      </w:r>
      <w:r w:rsidR="006E2F6B" w:rsidRPr="006E2F6B">
        <w:t xml:space="preserve">456) was </w:t>
      </w:r>
      <w:r w:rsidR="006E2F6B">
        <w:t xml:space="preserve">prospectively </w:t>
      </w:r>
      <w:r w:rsidR="006E2F6B" w:rsidRPr="006E2F6B">
        <w:t xml:space="preserve">assessed at birth, 1, </w:t>
      </w:r>
      <w:r w:rsidR="006E2F6B">
        <w:t xml:space="preserve">2, 4, 10, 18, and 26 </w:t>
      </w:r>
      <w:r w:rsidR="006E2F6B" w:rsidRPr="006E2F6B">
        <w:t>years.</w:t>
      </w:r>
      <w:r w:rsidR="00F92C05">
        <w:t xml:space="preserve"> </w:t>
      </w:r>
      <w:r w:rsidR="006C3A02">
        <w:t>In all assessments, e</w:t>
      </w:r>
      <w:r w:rsidR="00F92C05">
        <w:t xml:space="preserve">czema was defined </w:t>
      </w:r>
      <w:r w:rsidR="00F92C05" w:rsidRPr="00F92C05">
        <w:t xml:space="preserve">as chronic or chronically relapsing itchy dermatitis lasting </w:t>
      </w:r>
      <w:r w:rsidR="00533283">
        <w:t>&gt;</w:t>
      </w:r>
      <w:r w:rsidR="00F92C05" w:rsidRPr="00F92C05">
        <w:t>6 weeks with characteristic morphology and distribution</w:t>
      </w:r>
      <w:r w:rsidR="00F92C05">
        <w:t xml:space="preserve"> in the past 12 months. </w:t>
      </w:r>
      <w:r w:rsidR="0028025D">
        <w:t xml:space="preserve">Developmental trajectories of eczema between 1-or-2 and 26 years </w:t>
      </w:r>
      <w:r w:rsidR="0028025D" w:rsidRPr="0028025D">
        <w:t>were identified separately for males and females by applying semiparametric mixture models</w:t>
      </w:r>
      <w:r w:rsidR="0028025D">
        <w:t xml:space="preserve">. </w:t>
      </w:r>
      <w:r w:rsidR="00045CC0">
        <w:t xml:space="preserve">Associations were assessed </w:t>
      </w:r>
      <w:r w:rsidR="00045CC0" w:rsidRPr="00045CC0">
        <w:t xml:space="preserve">by applying a modified Poisson regression to estimate </w:t>
      </w:r>
      <w:r w:rsidR="00B02748">
        <w:t xml:space="preserve">adjusted </w:t>
      </w:r>
      <w:r w:rsidR="00045CC0" w:rsidRPr="00045CC0">
        <w:t>risk ratios (</w:t>
      </w:r>
      <w:r w:rsidR="00B02748">
        <w:t>a</w:t>
      </w:r>
      <w:r w:rsidR="00045CC0" w:rsidRPr="00045CC0">
        <w:t>R</w:t>
      </w:r>
      <w:r w:rsidR="00045CC0">
        <w:t xml:space="preserve">R) and </w:t>
      </w:r>
      <w:r w:rsidR="00045CC0" w:rsidRPr="00045CC0">
        <w:t>95% confidence intervals (CI)</w:t>
      </w:r>
      <w:r w:rsidR="00045CC0">
        <w:t>.</w:t>
      </w:r>
    </w:p>
    <w:p w14:paraId="272F9BB0" w14:textId="6C22EF19" w:rsidR="00952739" w:rsidRPr="0089291A" w:rsidRDefault="00952739" w:rsidP="00973F3F">
      <w:pPr>
        <w:spacing w:after="0" w:line="480" w:lineRule="auto"/>
      </w:pPr>
      <w:r>
        <w:rPr>
          <w:b/>
          <w:bCs/>
        </w:rPr>
        <w:t>Results:</w:t>
      </w:r>
      <w:r w:rsidR="0089291A">
        <w:t xml:space="preserve"> </w:t>
      </w:r>
      <w:r w:rsidR="00533283">
        <w:t>In both males and females</w:t>
      </w:r>
      <w:r w:rsidR="00350EEF">
        <w:t>,</w:t>
      </w:r>
      <w:r w:rsidR="00533283">
        <w:t xml:space="preserve"> the following </w:t>
      </w:r>
      <w:r w:rsidR="00350EEF">
        <w:t xml:space="preserve">eczema developmental </w:t>
      </w:r>
      <w:r w:rsidR="00533283">
        <w:t xml:space="preserve">trajectories were identified: </w:t>
      </w:r>
      <w:r w:rsidR="0089291A">
        <w:t>unaffected/transient (</w:t>
      </w:r>
      <w:r w:rsidR="004D7110">
        <w:t xml:space="preserve">males: </w:t>
      </w:r>
      <w:r w:rsidR="0089291A">
        <w:t>77.7%</w:t>
      </w:r>
      <w:r w:rsidR="00533283">
        <w:t xml:space="preserve"> vs. </w:t>
      </w:r>
      <w:r w:rsidR="004D7110">
        <w:t xml:space="preserve">females: </w:t>
      </w:r>
      <w:r w:rsidR="00533283">
        <w:t>73.0%)</w:t>
      </w:r>
      <w:r w:rsidR="0089291A">
        <w:t>, mid-onset late-resolving (</w:t>
      </w:r>
      <w:r w:rsidR="004D7110">
        <w:t xml:space="preserve">males: </w:t>
      </w:r>
      <w:r w:rsidR="0089291A">
        <w:t>7.8%</w:t>
      </w:r>
      <w:r w:rsidR="00533283">
        <w:t xml:space="preserve"> vs. </w:t>
      </w:r>
      <w:r w:rsidR="004D7110">
        <w:t xml:space="preserve">females: </w:t>
      </w:r>
      <w:r w:rsidR="00533283">
        <w:t>4.4%)</w:t>
      </w:r>
      <w:r w:rsidR="0089291A">
        <w:t>, late-onset (</w:t>
      </w:r>
      <w:r w:rsidR="004D7110">
        <w:t xml:space="preserve">males: </w:t>
      </w:r>
      <w:r w:rsidR="0089291A">
        <w:t>5.2%</w:t>
      </w:r>
      <w:r w:rsidR="00533283">
        <w:t xml:space="preserve"> vs. </w:t>
      </w:r>
      <w:r w:rsidR="004D7110">
        <w:t xml:space="preserve">females: </w:t>
      </w:r>
      <w:r w:rsidR="00533283">
        <w:t>9.5%</w:t>
      </w:r>
      <w:r w:rsidR="0089291A">
        <w:t>), and early-onset persistent (</w:t>
      </w:r>
      <w:r w:rsidR="004D7110">
        <w:t xml:space="preserve">males: </w:t>
      </w:r>
      <w:r w:rsidR="0089291A">
        <w:t>9.3%</w:t>
      </w:r>
      <w:r w:rsidR="00533283">
        <w:t xml:space="preserve"> vs. </w:t>
      </w:r>
      <w:r w:rsidR="004D7110">
        <w:t xml:space="preserve">females: </w:t>
      </w:r>
      <w:r w:rsidR="00533283">
        <w:t>5.4%</w:t>
      </w:r>
      <w:r w:rsidR="0089291A">
        <w:t>).</w:t>
      </w:r>
      <w:r w:rsidR="00533283">
        <w:t xml:space="preserve"> In females, an additional </w:t>
      </w:r>
      <w:r w:rsidR="00350EEF">
        <w:t xml:space="preserve">trajectory was identified: </w:t>
      </w:r>
      <w:r w:rsidR="0089291A">
        <w:t xml:space="preserve">early-onset early-resolving </w:t>
      </w:r>
      <w:r w:rsidR="00350EEF">
        <w:t>(7.7%). Among males, filaggrin gene</w:t>
      </w:r>
      <w:r w:rsidR="00B628BC">
        <w:t xml:space="preserve"> (</w:t>
      </w:r>
      <w:r w:rsidR="00B628BC" w:rsidRPr="00B628BC">
        <w:rPr>
          <w:i/>
          <w:iCs/>
        </w:rPr>
        <w:t>FLG</w:t>
      </w:r>
      <w:r w:rsidR="00B628BC">
        <w:t>)</w:t>
      </w:r>
      <w:r w:rsidR="00350EEF">
        <w:t xml:space="preserve"> variants (aRR = 2.45, 95% CI: 1.34-4.46) and paternal eczema (2.66, 1.39-5.08) were associated with </w:t>
      </w:r>
      <w:r w:rsidR="00232BE1">
        <w:t xml:space="preserve">the </w:t>
      </w:r>
      <w:r w:rsidR="00350EEF">
        <w:t xml:space="preserve">early-onset </w:t>
      </w:r>
      <w:r w:rsidR="00232BE1">
        <w:t>persistent</w:t>
      </w:r>
      <w:r w:rsidR="00350EEF">
        <w:t xml:space="preserve"> trajectory. Among females, </w:t>
      </w:r>
      <w:r w:rsidR="00232BE1">
        <w:t xml:space="preserve">maternal eczema (2.84, 1.42-5.70) and high birthweight </w:t>
      </w:r>
      <w:r w:rsidR="00973F3F" w:rsidRPr="00973F3F">
        <w:t>(2.25, 1.08-4.69)</w:t>
      </w:r>
      <w:r w:rsidR="00973F3F">
        <w:t xml:space="preserve"> </w:t>
      </w:r>
      <w:r w:rsidR="00232BE1">
        <w:t>were associated with the early-onset persistent trajectory.</w:t>
      </w:r>
    </w:p>
    <w:p w14:paraId="6F961E46" w14:textId="05E5D418" w:rsidR="00952739" w:rsidRPr="006C3A02" w:rsidRDefault="00952739" w:rsidP="004D7110">
      <w:pPr>
        <w:spacing w:after="0" w:line="480" w:lineRule="auto"/>
      </w:pPr>
      <w:r>
        <w:rPr>
          <w:b/>
          <w:bCs/>
        </w:rPr>
        <w:lastRenderedPageBreak/>
        <w:t>Conclusions:</w:t>
      </w:r>
      <w:r w:rsidR="00232BE1">
        <w:t xml:space="preserve"> </w:t>
      </w:r>
      <w:r w:rsidR="00422FC4">
        <w:t>Four and five trajectories represented eczema development among m</w:t>
      </w:r>
      <w:r w:rsidR="00A52DDF">
        <w:t>ales and females</w:t>
      </w:r>
      <w:r w:rsidR="009660C4">
        <w:t xml:space="preserve">, respectively, </w:t>
      </w:r>
      <w:r w:rsidR="00A52DDF">
        <w:t>with different predisposing risk factors. Our results indicate that males and females may experience a different course of eczema</w:t>
      </w:r>
      <w:r w:rsidR="004D7110">
        <w:t>.</w:t>
      </w:r>
      <w:r w:rsidR="004D7110" w:rsidDel="004D7110">
        <w:t xml:space="preserve"> </w:t>
      </w:r>
      <w:r>
        <w:rPr>
          <w:b/>
          <w:bCs/>
        </w:rPr>
        <w:br w:type="page"/>
      </w:r>
    </w:p>
    <w:p w14:paraId="13FD362B" w14:textId="76E1DF14" w:rsidR="00832ADD" w:rsidRDefault="00832ADD" w:rsidP="00A52DDF">
      <w:pPr>
        <w:spacing w:after="0" w:line="480" w:lineRule="auto"/>
        <w:rPr>
          <w:b/>
          <w:bCs/>
        </w:rPr>
      </w:pPr>
      <w:r w:rsidRPr="00832ADD">
        <w:rPr>
          <w:b/>
          <w:bCs/>
        </w:rPr>
        <w:lastRenderedPageBreak/>
        <w:t>Key Messages</w:t>
      </w:r>
    </w:p>
    <w:p w14:paraId="2C1E0E36" w14:textId="46A70C0F" w:rsidR="009660C4" w:rsidRDefault="009660C4" w:rsidP="00B83955">
      <w:pPr>
        <w:pStyle w:val="ListParagraph"/>
        <w:numPr>
          <w:ilvl w:val="0"/>
          <w:numId w:val="2"/>
        </w:numPr>
        <w:spacing w:after="0" w:line="480" w:lineRule="auto"/>
        <w:contextualSpacing w:val="0"/>
      </w:pPr>
      <w:r>
        <w:t>M</w:t>
      </w:r>
      <w:r w:rsidRPr="009660C4">
        <w:t>ales and females experience different developmental trajectories of eczema, with sex-specific risk factors</w:t>
      </w:r>
      <w:r>
        <w:t>.</w:t>
      </w:r>
    </w:p>
    <w:p w14:paraId="3DFC34F0" w14:textId="1813F9BF" w:rsidR="009660C4" w:rsidRDefault="007738FF" w:rsidP="009660C4">
      <w:pPr>
        <w:pStyle w:val="ListParagraph"/>
        <w:numPr>
          <w:ilvl w:val="0"/>
          <w:numId w:val="2"/>
        </w:numPr>
        <w:spacing w:after="0" w:line="480" w:lineRule="auto"/>
        <w:contextualSpacing w:val="0"/>
      </w:pPr>
      <w:r>
        <w:t xml:space="preserve">Males are more likely </w:t>
      </w:r>
      <w:r w:rsidR="000C4942">
        <w:t>than females to follow an early-onset persistent eczema trajectory</w:t>
      </w:r>
      <w:r w:rsidR="009660C4">
        <w:t>.</w:t>
      </w:r>
    </w:p>
    <w:p w14:paraId="34FD4497" w14:textId="237548FE" w:rsidR="00832ADD" w:rsidRDefault="009660C4" w:rsidP="009660C4">
      <w:pPr>
        <w:pStyle w:val="ListParagraph"/>
        <w:numPr>
          <w:ilvl w:val="0"/>
          <w:numId w:val="2"/>
        </w:numPr>
        <w:spacing w:after="0" w:line="480" w:lineRule="auto"/>
        <w:contextualSpacing w:val="0"/>
      </w:pPr>
      <w:r>
        <w:t>F</w:t>
      </w:r>
      <w:r w:rsidR="000C4942">
        <w:t xml:space="preserve">emales </w:t>
      </w:r>
      <w:r>
        <w:t>are</w:t>
      </w:r>
      <w:r w:rsidR="000C4942">
        <w:t xml:space="preserve"> more likely than males to developed eczema in adolescence and early adulthood.</w:t>
      </w:r>
      <w:r w:rsidR="00832ADD">
        <w:br w:type="page"/>
      </w:r>
    </w:p>
    <w:p w14:paraId="791357A3" w14:textId="77777777" w:rsidR="00560F34" w:rsidRPr="005D313A" w:rsidRDefault="00560F34" w:rsidP="004D40BE">
      <w:pPr>
        <w:spacing w:after="0" w:line="480" w:lineRule="auto"/>
        <w:rPr>
          <w:b/>
          <w:bCs/>
          <w:caps/>
        </w:rPr>
      </w:pPr>
      <w:r w:rsidRPr="005D313A">
        <w:rPr>
          <w:b/>
          <w:bCs/>
          <w:caps/>
        </w:rPr>
        <w:lastRenderedPageBreak/>
        <w:t>Introduction</w:t>
      </w:r>
    </w:p>
    <w:p w14:paraId="791357A4" w14:textId="26044A49" w:rsidR="00ED713C" w:rsidRDefault="004D40BE" w:rsidP="00E827FE">
      <w:pPr>
        <w:spacing w:after="0" w:line="480" w:lineRule="auto"/>
      </w:pPr>
      <w:r>
        <w:t xml:space="preserve">Eczema, also known as atopic dermatitis and atopic eczema, is a </w:t>
      </w:r>
      <w:r w:rsidR="00655482">
        <w:t>common</w:t>
      </w:r>
      <w:r w:rsidR="00B77A86">
        <w:t xml:space="preserve"> and </w:t>
      </w:r>
      <w:r w:rsidR="00E6350B">
        <w:t>chronic</w:t>
      </w:r>
      <w:r w:rsidR="00B77A86">
        <w:t xml:space="preserve"> </w:t>
      </w:r>
      <w:r w:rsidR="000F2EA0">
        <w:t>inflammatory skin disease</w:t>
      </w:r>
      <w:r w:rsidR="00754C11">
        <w:t xml:space="preserve"> </w:t>
      </w:r>
      <w:r w:rsidR="00B77A86">
        <w:t xml:space="preserve">that </w:t>
      </w:r>
      <w:r w:rsidR="000D7D3C">
        <w:t>often follows a relapsing</w:t>
      </w:r>
      <w:r w:rsidR="00115940">
        <w:t>-remitting</w:t>
      </w:r>
      <w:r w:rsidR="000D7D3C">
        <w:t xml:space="preserve"> course</w:t>
      </w:r>
      <w:r w:rsidR="005A1E05">
        <w:t xml:space="preserve">. </w:t>
      </w:r>
      <w:r w:rsidR="00AA6008">
        <w:t xml:space="preserve">It has been estimated that </w:t>
      </w:r>
      <w:r w:rsidR="00655482">
        <w:t>up to 20% of children and 10% of adults</w:t>
      </w:r>
      <w:r w:rsidR="00AA6008">
        <w:t xml:space="preserve"> are affected by eczema</w:t>
      </w:r>
      <w:r w:rsidR="00B94783">
        <w:t>.</w:t>
      </w:r>
      <w:r w:rsidR="000D7D3C">
        <w:fldChar w:fldCharType="begin">
          <w:fldData xml:space="preserve">PEVuZE5vdGU+PENpdGU+PEF1dGhvcj5MYW5nYW48L0F1dGhvcj48WWVhcj4yMDIwPC9ZZWFyPjxS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</w:fldData>
        </w:fldChar>
      </w:r>
      <w:r w:rsidR="00F170D3">
        <w:instrText xml:space="preserve"> ADDIN EN.CITE </w:instrText>
      </w:r>
      <w:r w:rsidR="00F170D3">
        <w:fldChar w:fldCharType="begin">
          <w:fldData xml:space="preserve">PEVuZE5vdGU+PENpdGU+PEF1dGhvcj5MYW5nYW48L0F1dGhvcj48WWVhcj4yMDIwPC9ZZWFyPjxS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</w:fldData>
        </w:fldChar>
      </w:r>
      <w:r w:rsidR="00F170D3">
        <w:instrText xml:space="preserve"> ADDIN EN.CITE.DATA </w:instrText>
      </w:r>
      <w:r w:rsidR="00F170D3">
        <w:fldChar w:fldCharType="end"/>
      </w:r>
      <w:r w:rsidR="000D7D3C">
        <w:fldChar w:fldCharType="separate"/>
      </w:r>
      <w:r w:rsidR="00F170D3" w:rsidRPr="00F170D3">
        <w:rPr>
          <w:noProof/>
          <w:vertAlign w:val="superscript"/>
        </w:rPr>
        <w:t>1,2</w:t>
      </w:r>
      <w:r w:rsidR="000D7D3C">
        <w:fldChar w:fldCharType="end"/>
      </w:r>
      <w:r w:rsidR="00655482">
        <w:t xml:space="preserve"> </w:t>
      </w:r>
      <w:r w:rsidR="00115940">
        <w:t xml:space="preserve">The disorder is characterized by a heterogeneous clinical presentation that includes </w:t>
      </w:r>
      <w:r w:rsidR="00B847DC" w:rsidRPr="00B847DC">
        <w:t>erythematous, scaly</w:t>
      </w:r>
      <w:r w:rsidR="00B847DC">
        <w:t xml:space="preserve">, </w:t>
      </w:r>
      <w:r w:rsidR="00B847DC" w:rsidRPr="00B847DC">
        <w:t>pruritic</w:t>
      </w:r>
      <w:r w:rsidR="00B847DC">
        <w:t>, and acute oozing and crusting</w:t>
      </w:r>
      <w:r w:rsidR="00B847DC" w:rsidRPr="00B847DC">
        <w:t xml:space="preserve"> lesions</w:t>
      </w:r>
      <w:r w:rsidR="00B94783">
        <w:t>.</w:t>
      </w:r>
      <w:r w:rsidR="00DB2A4E">
        <w:fldChar w:fldCharType="begin">
          <w:fldData xml:space="preserve">PEVuZE5vdGU+PENpdGU+PEF1dGhvcj5Ccm93bjwvQXV0aG9yPjxZZWFyPjIwMTY8L1llYXI+PFJl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</w:fldData>
        </w:fldChar>
      </w:r>
      <w:r w:rsidR="00F170D3">
        <w:instrText xml:space="preserve"> ADDIN EN.CITE </w:instrText>
      </w:r>
      <w:r w:rsidR="00F170D3">
        <w:fldChar w:fldCharType="begin">
          <w:fldData xml:space="preserve">PEVuZE5vdGU+PENpdGU+PEF1dGhvcj5Ccm93bjwvQXV0aG9yPjxZZWFyPjIwMTY8L1llYXI+PFJl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</w:fldData>
        </w:fldChar>
      </w:r>
      <w:r w:rsidR="00F170D3">
        <w:instrText xml:space="preserve"> ADDIN EN.CITE.DATA </w:instrText>
      </w:r>
      <w:r w:rsidR="00F170D3">
        <w:fldChar w:fldCharType="end"/>
      </w:r>
      <w:r w:rsidR="00DB2A4E">
        <w:fldChar w:fldCharType="separate"/>
      </w:r>
      <w:r w:rsidR="00F170D3" w:rsidRPr="00F170D3">
        <w:rPr>
          <w:noProof/>
          <w:vertAlign w:val="superscript"/>
        </w:rPr>
        <w:t>3,4</w:t>
      </w:r>
      <w:r w:rsidR="00DB2A4E">
        <w:fldChar w:fldCharType="end"/>
      </w:r>
      <w:r w:rsidR="00655482">
        <w:t xml:space="preserve"> </w:t>
      </w:r>
      <w:r w:rsidR="002F4673">
        <w:t>The pathophysiology of eczema is multifactorial, with immune system dysregulation and epidermal barrier dysfunction being the major hallmarks</w:t>
      </w:r>
      <w:r w:rsidR="00A87CCA">
        <w:t xml:space="preserve"> of the disease</w:t>
      </w:r>
      <w:r w:rsidR="00B94783">
        <w:t>.</w:t>
      </w:r>
      <w:r w:rsidR="00A87CCA">
        <w:fldChar w:fldCharType="begin">
          <w:fldData xml:space="preserve">PEVuZE5vdGU+PENpdGU+PEF1dGhvcj5QZW5nPC9BdXRob3I+PFllYXI+MjAxNTwvWWVhcj48UmVj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</w:fldData>
        </w:fldChar>
      </w:r>
      <w:r w:rsidR="00F170D3">
        <w:instrText xml:space="preserve"> ADDIN EN.CITE </w:instrText>
      </w:r>
      <w:r w:rsidR="00F170D3">
        <w:fldChar w:fldCharType="begin">
          <w:fldData xml:space="preserve">PEVuZE5vdGU+PENpdGU+PEF1dGhvcj5QZW5nPC9BdXRob3I+PFllYXI+MjAxNTwvWWVhcj48UmVj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</w:fldData>
        </w:fldChar>
      </w:r>
      <w:r w:rsidR="00F170D3">
        <w:instrText xml:space="preserve"> ADDIN EN.CITE.DATA </w:instrText>
      </w:r>
      <w:r w:rsidR="00F170D3">
        <w:fldChar w:fldCharType="end"/>
      </w:r>
      <w:r w:rsidR="00A87CCA">
        <w:fldChar w:fldCharType="separate"/>
      </w:r>
      <w:r w:rsidR="00F170D3" w:rsidRPr="00F170D3">
        <w:rPr>
          <w:noProof/>
          <w:vertAlign w:val="superscript"/>
        </w:rPr>
        <w:t>5,6</w:t>
      </w:r>
      <w:r w:rsidR="00A87CCA">
        <w:fldChar w:fldCharType="end"/>
      </w:r>
      <w:r w:rsidR="002F4673">
        <w:t xml:space="preserve"> </w:t>
      </w:r>
      <w:r w:rsidR="00ED713C">
        <w:t>Although eczema is not life-threatening, it poses a significan</w:t>
      </w:r>
      <w:r w:rsidR="00E827FE">
        <w:t>t</w:t>
      </w:r>
      <w:r w:rsidR="00ED713C">
        <w:t xml:space="preserve"> impact on healthcare resources and patients</w:t>
      </w:r>
      <w:r w:rsidR="00D53A3E">
        <w:t>’</w:t>
      </w:r>
      <w:r w:rsidR="00ED713C">
        <w:t xml:space="preserve"> and their relatives</w:t>
      </w:r>
      <w:r w:rsidR="00D53A3E">
        <w:t>’</w:t>
      </w:r>
      <w:r w:rsidR="00ED713C">
        <w:t xml:space="preserve"> overall health, including quality of life and psychosocial wellbeing</w:t>
      </w:r>
      <w:r w:rsidR="00B94783">
        <w:t>.</w:t>
      </w:r>
      <w:r w:rsidR="00ED713C">
        <w:fldChar w:fldCharType="begin">
          <w:fldData xml:space="preserve">PEVuZE5vdGU+PENpdGU+PEF1dGhvcj5XZWlkaW5nZXI8L0F1dGhvcj48WWVhcj4yMDE2PC9ZZWFy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</w:fldData>
        </w:fldChar>
      </w:r>
      <w:r w:rsidR="00F170D3">
        <w:instrText xml:space="preserve"> ADDIN EN.CITE </w:instrText>
      </w:r>
      <w:r w:rsidR="00F170D3">
        <w:fldChar w:fldCharType="begin">
          <w:fldData xml:space="preserve">PEVuZE5vdGU+PENpdGU+PEF1dGhvcj5XZWlkaW5nZXI8L0F1dGhvcj48WWVhcj4yMDE2PC9ZZWFy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</w:fldData>
        </w:fldChar>
      </w:r>
      <w:r w:rsidR="00F170D3">
        <w:instrText xml:space="preserve"> ADDIN EN.CITE.DATA </w:instrText>
      </w:r>
      <w:r w:rsidR="00F170D3">
        <w:fldChar w:fldCharType="end"/>
      </w:r>
      <w:r w:rsidR="00ED713C">
        <w:fldChar w:fldCharType="separate"/>
      </w:r>
      <w:r w:rsidR="00F170D3" w:rsidRPr="00F170D3">
        <w:rPr>
          <w:noProof/>
          <w:vertAlign w:val="superscript"/>
        </w:rPr>
        <w:t>7,8</w:t>
      </w:r>
      <w:r w:rsidR="00ED713C">
        <w:fldChar w:fldCharType="end"/>
      </w:r>
    </w:p>
    <w:p w14:paraId="791357A5" w14:textId="77777777" w:rsidR="00680C4A" w:rsidRDefault="00680C4A" w:rsidP="00B071F4">
      <w:pPr>
        <w:spacing w:after="0" w:line="480" w:lineRule="auto"/>
      </w:pPr>
    </w:p>
    <w:p w14:paraId="791357A6" w14:textId="34259DD2" w:rsidR="00EF4668" w:rsidRDefault="00035281" w:rsidP="006333F1">
      <w:pPr>
        <w:spacing w:after="0" w:line="480" w:lineRule="auto"/>
      </w:pPr>
      <w:r>
        <w:t xml:space="preserve">There is a consensus in the scientific literature that most cases of eczema develop during early </w:t>
      </w:r>
      <w:r w:rsidR="009003E6">
        <w:t>childhood</w:t>
      </w:r>
      <w:r w:rsidR="000F1760">
        <w:fldChar w:fldCharType="begin">
          <w:fldData xml:space="preserve">PEVuZE5vdGU+PENpdGU+PEF1dGhvcj5XZWlkaW5nZXI8L0F1dGhvcj48WWVhcj4yMDE2PC9ZZWFy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</w:fldData>
        </w:fldChar>
      </w:r>
      <w:r w:rsidR="00F170D3">
        <w:instrText xml:space="preserve"> ADDIN EN.CITE </w:instrText>
      </w:r>
      <w:r w:rsidR="00F170D3">
        <w:fldChar w:fldCharType="begin">
          <w:fldData xml:space="preserve">PEVuZE5vdGU+PENpdGU+PEF1dGhvcj5XZWlkaW5nZXI8L0F1dGhvcj48WWVhcj4yMDE2PC9ZZWFy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</w:fldData>
        </w:fldChar>
      </w:r>
      <w:r w:rsidR="00F170D3">
        <w:instrText xml:space="preserve"> ADDIN EN.CITE.DATA </w:instrText>
      </w:r>
      <w:r w:rsidR="00F170D3">
        <w:fldChar w:fldCharType="end"/>
      </w:r>
      <w:r w:rsidR="000F1760">
        <w:fldChar w:fldCharType="separate"/>
      </w:r>
      <w:r w:rsidR="00F170D3" w:rsidRPr="00F170D3">
        <w:rPr>
          <w:noProof/>
          <w:vertAlign w:val="superscript"/>
        </w:rPr>
        <w:t>7,9,10</w:t>
      </w:r>
      <w:r w:rsidR="000F1760">
        <w:fldChar w:fldCharType="end"/>
      </w:r>
      <w:r w:rsidR="00366BE8">
        <w:t>; however, the long-</w:t>
      </w:r>
      <w:r w:rsidR="00B35C49">
        <w:t xml:space="preserve">term natural </w:t>
      </w:r>
      <w:r w:rsidR="009003E6">
        <w:t>history of the disease is less understood.</w:t>
      </w:r>
      <w:r w:rsidR="00E71824">
        <w:t xml:space="preserve"> It has been widely accepted that most early childhood cases resolve later in childhood, with </w:t>
      </w:r>
      <w:r w:rsidR="00854AC0">
        <w:t xml:space="preserve">few </w:t>
      </w:r>
      <w:r w:rsidR="00E71824">
        <w:t xml:space="preserve">cases </w:t>
      </w:r>
      <w:r w:rsidR="00366BE8">
        <w:t>developing</w:t>
      </w:r>
      <w:r w:rsidR="00E71824">
        <w:t xml:space="preserve"> in adolescence and adulthood, but this view has been challenged as adulthood onset is not rare</w:t>
      </w:r>
      <w:r w:rsidR="00366BE8">
        <w:t>,</w:t>
      </w:r>
      <w:r w:rsidR="00E71824">
        <w:t xml:space="preserve"> and some </w:t>
      </w:r>
      <w:r w:rsidR="00A55E6F">
        <w:t>childhood cases may relapse later in life</w:t>
      </w:r>
      <w:r w:rsidR="00366BE8">
        <w:t xml:space="preserve"> (relapsing-remitting nature) or even follow a persistent course of the disease</w:t>
      </w:r>
      <w:r w:rsidR="00173C96">
        <w:t>.</w:t>
      </w:r>
      <w:r w:rsidR="00366BE8">
        <w:fldChar w:fldCharType="begin">
          <w:fldData xml:space="preserve">PEVuZE5vdGU+PENpdGU+PEF1dGhvcj5BYnVhYmFyYTwvQXV0aG9yPjxZZWFyPjIwMTc8L1llYXI+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==
</w:fldData>
        </w:fldChar>
      </w:r>
      <w:r w:rsidR="00F170D3">
        <w:instrText xml:space="preserve"> ADDIN EN.CITE </w:instrText>
      </w:r>
      <w:r w:rsidR="00F170D3">
        <w:fldChar w:fldCharType="begin">
          <w:fldData xml:space="preserve">PEVuZE5vdGU+PENpdGU+PEF1dGhvcj5BYnVhYmFyYTwvQXV0aG9yPjxZZWFyPjIwMTc8L1llYXI+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==
</w:fldData>
        </w:fldChar>
      </w:r>
      <w:r w:rsidR="00F170D3">
        <w:instrText xml:space="preserve"> ADDIN EN.CITE.DATA </w:instrText>
      </w:r>
      <w:r w:rsidR="00F170D3">
        <w:fldChar w:fldCharType="end"/>
      </w:r>
      <w:r w:rsidR="00366BE8">
        <w:fldChar w:fldCharType="separate"/>
      </w:r>
      <w:r w:rsidR="00F170D3" w:rsidRPr="00F170D3">
        <w:rPr>
          <w:noProof/>
          <w:vertAlign w:val="superscript"/>
        </w:rPr>
        <w:t>11-13</w:t>
      </w:r>
      <w:r w:rsidR="00366BE8">
        <w:fldChar w:fldCharType="end"/>
      </w:r>
      <w:r w:rsidR="00A55E6F">
        <w:t xml:space="preserve"> </w:t>
      </w:r>
      <w:r w:rsidR="003828B9">
        <w:t xml:space="preserve">A meta-analysis estimated adult-onset eczema to be 26.1% (95% </w:t>
      </w:r>
      <w:r w:rsidR="00952663">
        <w:t>CI</w:t>
      </w:r>
      <w:r w:rsidR="003828B9">
        <w:t>: 16.5-37.2%), i.e., around</w:t>
      </w:r>
      <w:r w:rsidR="003828B9" w:rsidRPr="003828B9">
        <w:t xml:space="preserve"> </w:t>
      </w:r>
      <w:r w:rsidR="003828B9">
        <w:t xml:space="preserve">1 </w:t>
      </w:r>
      <w:r w:rsidR="003828B9" w:rsidRPr="003828B9">
        <w:t xml:space="preserve">in 4 adults with </w:t>
      </w:r>
      <w:r w:rsidR="003828B9">
        <w:t>eczema report adulthood-</w:t>
      </w:r>
      <w:r w:rsidR="003828B9" w:rsidRPr="003828B9">
        <w:t xml:space="preserve">onset of their </w:t>
      </w:r>
      <w:r w:rsidR="003828B9">
        <w:t>disease</w:t>
      </w:r>
      <w:r w:rsidR="00173C96">
        <w:t>.</w:t>
      </w:r>
      <w:r w:rsidR="003828B9">
        <w:fldChar w:fldCharType="begin">
          <w:fldData xml:space="preserve">PEVuZE5vdGU+PENpdGU+PEF1dGhvcj5MZWU8L0F1dGhvcj48WWVhcj4yMDE5PC9ZZWFyPjxSZWNO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</w:fldData>
        </w:fldChar>
      </w:r>
      <w:r w:rsidR="00F170D3">
        <w:instrText xml:space="preserve"> ADDIN EN.CITE </w:instrText>
      </w:r>
      <w:r w:rsidR="00F170D3">
        <w:fldChar w:fldCharType="begin">
          <w:fldData xml:space="preserve">PEVuZE5vdGU+PENpdGU+PEF1dGhvcj5MZWU8L0F1dGhvcj48WWVhcj4yMDE5PC9ZZWFyPjxSZWNO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</w:fldData>
        </w:fldChar>
      </w:r>
      <w:r w:rsidR="00F170D3">
        <w:instrText xml:space="preserve"> ADDIN EN.CITE.DATA </w:instrText>
      </w:r>
      <w:r w:rsidR="00F170D3">
        <w:fldChar w:fldCharType="end"/>
      </w:r>
      <w:r w:rsidR="003828B9">
        <w:fldChar w:fldCharType="separate"/>
      </w:r>
      <w:r w:rsidR="00F170D3" w:rsidRPr="00F170D3">
        <w:rPr>
          <w:noProof/>
          <w:vertAlign w:val="superscript"/>
        </w:rPr>
        <w:t>14</w:t>
      </w:r>
      <w:r w:rsidR="003828B9">
        <w:fldChar w:fldCharType="end"/>
      </w:r>
      <w:r w:rsidR="003828B9">
        <w:t xml:space="preserve"> </w:t>
      </w:r>
      <w:r w:rsidR="00366BE8">
        <w:t>Hence, this heterogeneity indicates that different trajectories of eczema development exist</w:t>
      </w:r>
      <w:r w:rsidR="004373DC">
        <w:t xml:space="preserve"> that</w:t>
      </w:r>
      <w:r w:rsidR="00AA6008">
        <w:t xml:space="preserve"> </w:t>
      </w:r>
      <w:r w:rsidR="004373DC">
        <w:t>may</w:t>
      </w:r>
      <w:r w:rsidR="00366BE8">
        <w:t xml:space="preserve"> be influenced </w:t>
      </w:r>
      <w:r w:rsidR="003828B9">
        <w:t>by different determinants.</w:t>
      </w:r>
      <w:r w:rsidR="00203FE4">
        <w:t xml:space="preserve"> One strong risk factor that has been related to eczema development, and a more persistent </w:t>
      </w:r>
      <w:r w:rsidR="00334DD4">
        <w:t xml:space="preserve">and severe </w:t>
      </w:r>
      <w:r w:rsidR="006333F1">
        <w:t xml:space="preserve">phenotype </w:t>
      </w:r>
      <w:r w:rsidR="00203FE4">
        <w:t>is carrying loss-of-function (LOF) variants in the filaggrin gene (</w:t>
      </w:r>
      <w:r w:rsidR="00203FE4" w:rsidRPr="00334DD4">
        <w:rPr>
          <w:i/>
          <w:iCs/>
        </w:rPr>
        <w:t>FLG</w:t>
      </w:r>
      <w:r w:rsidR="00203FE4">
        <w:t xml:space="preserve">), </w:t>
      </w:r>
      <w:r w:rsidR="00CC75B1">
        <w:t>which encodes an important structural protein involved in the epidermal barrier formation an</w:t>
      </w:r>
      <w:r w:rsidR="00854AC0">
        <w:t>d</w:t>
      </w:r>
      <w:r w:rsidR="00CC75B1">
        <w:t xml:space="preserve"> integrity</w:t>
      </w:r>
      <w:r w:rsidR="00173C96">
        <w:t>.</w:t>
      </w:r>
      <w:r w:rsidR="00EE2C29">
        <w:fldChar w:fldCharType="begin">
          <w:fldData xml:space="preserve">PEVuZE5vdGU+PENpdGU+PEF1dGhvcj5JcnZpbmU8L0F1dGhvcj48WWVhcj4yMDExPC9ZZWFyPjxS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</w:fldData>
        </w:fldChar>
      </w:r>
      <w:r w:rsidR="00F170D3">
        <w:instrText xml:space="preserve"> ADDIN EN.CITE </w:instrText>
      </w:r>
      <w:r w:rsidR="00F170D3">
        <w:fldChar w:fldCharType="begin">
          <w:fldData xml:space="preserve">PEVuZE5vdGU+PENpdGU+PEF1dGhvcj5JcnZpbmU8L0F1dGhvcj48WWVhcj4yMDExPC9ZZWFyPjxS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</w:fldData>
        </w:fldChar>
      </w:r>
      <w:r w:rsidR="00F170D3">
        <w:instrText xml:space="preserve"> ADDIN EN.CITE.DATA </w:instrText>
      </w:r>
      <w:r w:rsidR="00F170D3">
        <w:fldChar w:fldCharType="end"/>
      </w:r>
      <w:r w:rsidR="00EE2C29">
        <w:fldChar w:fldCharType="separate"/>
      </w:r>
      <w:r w:rsidR="00F170D3" w:rsidRPr="00F170D3">
        <w:rPr>
          <w:noProof/>
          <w:vertAlign w:val="superscript"/>
        </w:rPr>
        <w:t>15-19</w:t>
      </w:r>
      <w:r w:rsidR="00EE2C29">
        <w:fldChar w:fldCharType="end"/>
      </w:r>
    </w:p>
    <w:p w14:paraId="791357A8" w14:textId="2293A06A" w:rsidR="009837BF" w:rsidRDefault="00244785" w:rsidP="00A81A86">
      <w:pPr>
        <w:spacing w:after="0" w:line="480" w:lineRule="auto"/>
      </w:pPr>
      <w:r>
        <w:lastRenderedPageBreak/>
        <w:t xml:space="preserve">Several birth cohorts have investigated the course of eczema during the first two decades of life, and in </w:t>
      </w:r>
      <w:r w:rsidR="00E827FE">
        <w:t xml:space="preserve">a </w:t>
      </w:r>
      <w:r>
        <w:t>few instances up to early adulthood, as synthesized in a prior systematic review</w:t>
      </w:r>
      <w:r w:rsidR="00104CBD">
        <w:t>, which</w:t>
      </w:r>
      <w:r>
        <w:t xml:space="preserve"> </w:t>
      </w:r>
      <w:r w:rsidR="00104CBD">
        <w:t>concluded that the prevalence of eczema was similar before and after childhood</w:t>
      </w:r>
      <w:r w:rsidR="00C57F64">
        <w:t>, with some observed heterogeneity between studies</w:t>
      </w:r>
      <w:r w:rsidR="00AA394D">
        <w:t>.</w:t>
      </w:r>
      <w:r>
        <w:fldChar w:fldCharType="begin">
          <w:fldData xml:space="preserve">PEVuZE5vdGU+PENpdGU+PEF1dGhvcj5BYnVhYmFyYTwvQXV0aG9yPjxZZWFyPjIwMTg8L1llYXI+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</w:fldData>
        </w:fldChar>
      </w:r>
      <w:r w:rsidR="00F170D3">
        <w:instrText xml:space="preserve"> ADDIN EN.CITE </w:instrText>
      </w:r>
      <w:r w:rsidR="00F170D3">
        <w:fldChar w:fldCharType="begin">
          <w:fldData xml:space="preserve">PEVuZE5vdGU+PENpdGU+PEF1dGhvcj5BYnVhYmFyYTwvQXV0aG9yPjxZZWFyPjIwMTg8L1llYXI+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</w:fldData>
        </w:fldChar>
      </w:r>
      <w:r w:rsidR="00F170D3">
        <w:instrText xml:space="preserve"> ADDIN EN.CITE.DATA </w:instrText>
      </w:r>
      <w:r w:rsidR="00F170D3">
        <w:fldChar w:fldCharType="end"/>
      </w:r>
      <w:r>
        <w:fldChar w:fldCharType="separate"/>
      </w:r>
      <w:r w:rsidR="00F170D3" w:rsidRPr="00F170D3">
        <w:rPr>
          <w:noProof/>
          <w:vertAlign w:val="superscript"/>
        </w:rPr>
        <w:t>20</w:t>
      </w:r>
      <w:r>
        <w:fldChar w:fldCharType="end"/>
      </w:r>
      <w:r w:rsidR="00104CBD">
        <w:t xml:space="preserve"> </w:t>
      </w:r>
      <w:r w:rsidR="00E8056C">
        <w:t xml:space="preserve">Of the </w:t>
      </w:r>
      <w:r w:rsidR="000B0959">
        <w:t>five</w:t>
      </w:r>
      <w:r w:rsidR="00E8056C">
        <w:t xml:space="preserve"> studies reporting eczema prevalence beyond 20 years of age, </w:t>
      </w:r>
      <w:r w:rsidR="000B0959">
        <w:t>three</w:t>
      </w:r>
      <w:r w:rsidR="00E8056C">
        <w:t xml:space="preserve"> studies </w:t>
      </w:r>
      <w:r w:rsidR="00F15EAE">
        <w:t>reported</w:t>
      </w:r>
      <w:r w:rsidR="00E8056C">
        <w:t xml:space="preserve"> that eczema prevalence is lowest in early adulthood</w:t>
      </w:r>
      <w:r w:rsidR="00AA394D">
        <w:t>,</w:t>
      </w:r>
      <w:r w:rsidR="00E8056C">
        <w:fldChar w:fldCharType="begin">
          <w:fldData xml:space="preserve">PEVuZE5vdGU+PENpdGU+PEF1dGhvcj5OaXNzZW48L0F1dGhvcj48WWVhcj4yMDEzPC9ZZWFyPjxS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</w:fldData>
        </w:fldChar>
      </w:r>
      <w:r w:rsidR="00F170D3">
        <w:instrText xml:space="preserve"> ADDIN EN.CITE </w:instrText>
      </w:r>
      <w:r w:rsidR="00F170D3">
        <w:fldChar w:fldCharType="begin">
          <w:fldData xml:space="preserve">PEVuZE5vdGU+PENpdGU+PEF1dGhvcj5OaXNzZW48L0F1dGhvcj48WWVhcj4yMDEzPC9ZZWFyPjxS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</w:fldData>
        </w:fldChar>
      </w:r>
      <w:r w:rsidR="00F170D3">
        <w:instrText xml:space="preserve"> ADDIN EN.CITE.DATA </w:instrText>
      </w:r>
      <w:r w:rsidR="00F170D3">
        <w:fldChar w:fldCharType="end"/>
      </w:r>
      <w:r w:rsidR="00E8056C">
        <w:fldChar w:fldCharType="separate"/>
      </w:r>
      <w:r w:rsidR="00F170D3" w:rsidRPr="00F170D3">
        <w:rPr>
          <w:noProof/>
          <w:vertAlign w:val="superscript"/>
        </w:rPr>
        <w:t>21-23</w:t>
      </w:r>
      <w:r w:rsidR="00E8056C">
        <w:fldChar w:fldCharType="end"/>
      </w:r>
      <w:r w:rsidR="000B0959">
        <w:t xml:space="preserve"> </w:t>
      </w:r>
      <w:r w:rsidR="008828A5">
        <w:t xml:space="preserve">whereas </w:t>
      </w:r>
      <w:r w:rsidR="00C43717">
        <w:t>two studies showed that eczema prevalence was higher in early adulthood</w:t>
      </w:r>
      <w:r w:rsidR="000B0959">
        <w:fldChar w:fldCharType="begin">
          <w:fldData xml:space="preserve">PEVuZE5vdGU+PENpdGU+PEF1dGhvcj5CdXJyPC9BdXRob3I+PFllYXI+MjAxMzwvWWVhcj48UmVj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</w:fldData>
        </w:fldChar>
      </w:r>
      <w:r w:rsidR="00F170D3">
        <w:instrText xml:space="preserve"> ADDIN EN.CITE </w:instrText>
      </w:r>
      <w:r w:rsidR="00F170D3">
        <w:fldChar w:fldCharType="begin">
          <w:fldData xml:space="preserve">PEVuZE5vdGU+PENpdGU+PEF1dGhvcj5CdXJyPC9BdXRob3I+PFllYXI+MjAxMzwvWWVhcj48UmVj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</w:fldData>
        </w:fldChar>
      </w:r>
      <w:r w:rsidR="00F170D3">
        <w:instrText xml:space="preserve"> ADDIN EN.CITE.DATA </w:instrText>
      </w:r>
      <w:r w:rsidR="00F170D3">
        <w:fldChar w:fldCharType="end"/>
      </w:r>
      <w:r w:rsidR="000B0959">
        <w:fldChar w:fldCharType="separate"/>
      </w:r>
      <w:r w:rsidR="00F170D3" w:rsidRPr="00F170D3">
        <w:rPr>
          <w:noProof/>
          <w:vertAlign w:val="superscript"/>
        </w:rPr>
        <w:t>13,24</w:t>
      </w:r>
      <w:r w:rsidR="000B0959">
        <w:fldChar w:fldCharType="end"/>
      </w:r>
      <w:r w:rsidR="000B0959">
        <w:t xml:space="preserve"> </w:t>
      </w:r>
      <w:r w:rsidR="008828A5">
        <w:t>as compared to assessments during adolescence.</w:t>
      </w:r>
      <w:r w:rsidR="005508B4">
        <w:t xml:space="preserve"> Few studies have investigate</w:t>
      </w:r>
      <w:r w:rsidR="00AF1397">
        <w:t>d</w:t>
      </w:r>
      <w:r w:rsidR="005508B4">
        <w:t xml:space="preserve"> the longitudinal tra</w:t>
      </w:r>
      <w:r w:rsidR="00E1736E">
        <w:t>jectories of eczema development,</w:t>
      </w:r>
      <w:r w:rsidR="005508B4">
        <w:t xml:space="preserve"> where distinct developmental trajectories</w:t>
      </w:r>
      <w:r w:rsidR="00381734">
        <w:t>, such as early-onset persistent, early transient, and late-onset,</w:t>
      </w:r>
      <w:r w:rsidR="005508B4">
        <w:t xml:space="preserve"> and their determinants </w:t>
      </w:r>
      <w:r w:rsidR="00830098">
        <w:t>have been identified</w:t>
      </w:r>
      <w:r w:rsidR="00E2683B">
        <w:t>.</w:t>
      </w:r>
      <w:r w:rsidR="005508B4">
        <w:fldChar w:fldCharType="begin">
          <w:fldData xml:space="preserve">PEVuZE5vdGU+PENpdGU+PEF1dGhvcj5Sb2R1aXQ8L0F1dGhvcj48WWVhcj4yMDE3PC9ZZWFyPjxS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</w:fldData>
        </w:fldChar>
      </w:r>
      <w:r w:rsidR="00F170D3">
        <w:instrText xml:space="preserve"> ADDIN EN.CITE </w:instrText>
      </w:r>
      <w:r w:rsidR="00F170D3">
        <w:fldChar w:fldCharType="begin">
          <w:fldData xml:space="preserve">PEVuZE5vdGU+PENpdGU+PEF1dGhvcj5Sb2R1aXQ8L0F1dGhvcj48WWVhcj4yMDE3PC9ZZWFyPjxS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</w:fldData>
        </w:fldChar>
      </w:r>
      <w:r w:rsidR="00F170D3">
        <w:instrText xml:space="preserve"> ADDIN EN.CITE.DATA </w:instrText>
      </w:r>
      <w:r w:rsidR="00F170D3">
        <w:fldChar w:fldCharType="end"/>
      </w:r>
      <w:r w:rsidR="005508B4">
        <w:fldChar w:fldCharType="separate"/>
      </w:r>
      <w:r w:rsidR="00F170D3" w:rsidRPr="00F170D3">
        <w:rPr>
          <w:noProof/>
          <w:vertAlign w:val="superscript"/>
        </w:rPr>
        <w:t>25-27</w:t>
      </w:r>
      <w:r w:rsidR="005508B4">
        <w:fldChar w:fldCharType="end"/>
      </w:r>
      <w:r w:rsidR="00E1736E">
        <w:t xml:space="preserve"> </w:t>
      </w:r>
      <w:r w:rsidR="0023410E">
        <w:t>T</w:t>
      </w:r>
      <w:r w:rsidR="001D42E9">
        <w:t>he</w:t>
      </w:r>
      <w:r w:rsidR="00AF1397">
        <w:t>se</w:t>
      </w:r>
      <w:r w:rsidR="001D42E9">
        <w:t xml:space="preserve"> studies have investigated eczema development up to 6 years</w:t>
      </w:r>
      <w:r w:rsidR="00E2683B">
        <w:t>,</w:t>
      </w:r>
      <w:r w:rsidR="00AF1397">
        <w:fldChar w:fldCharType="begin">
          <w:fldData xml:space="preserve">PEVuZE5vdGU+PENpdGU+PEF1dGhvcj5Sb2R1aXQ8L0F1dGhvcj48WWVhcj4yMDE3PC9ZZWFyPjxS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</w:fldData>
        </w:fldChar>
      </w:r>
      <w:r w:rsidR="00F170D3">
        <w:instrText xml:space="preserve"> ADDIN EN.CITE </w:instrText>
      </w:r>
      <w:r w:rsidR="00F170D3">
        <w:fldChar w:fldCharType="begin">
          <w:fldData xml:space="preserve">PEVuZE5vdGU+PENpdGU+PEF1dGhvcj5Sb2R1aXQ8L0F1dGhvcj48WWVhcj4yMDE3PC9ZZWFyPjxS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</w:fldData>
        </w:fldChar>
      </w:r>
      <w:r w:rsidR="00F170D3">
        <w:instrText xml:space="preserve"> ADDIN EN.CITE.DATA </w:instrText>
      </w:r>
      <w:r w:rsidR="00F170D3">
        <w:fldChar w:fldCharType="end"/>
      </w:r>
      <w:r w:rsidR="00AF1397">
        <w:fldChar w:fldCharType="separate"/>
      </w:r>
      <w:r w:rsidR="00F170D3" w:rsidRPr="00F170D3">
        <w:rPr>
          <w:noProof/>
          <w:vertAlign w:val="superscript"/>
        </w:rPr>
        <w:t>25</w:t>
      </w:r>
      <w:r w:rsidR="00AF1397">
        <w:fldChar w:fldCharType="end"/>
      </w:r>
      <w:r w:rsidR="001D42E9">
        <w:t xml:space="preserve"> 10 years</w:t>
      </w:r>
      <w:r w:rsidR="00E2683B">
        <w:t>,</w:t>
      </w:r>
      <w:r w:rsidR="00AF1397">
        <w:fldChar w:fldCharType="begin">
          <w:fldData xml:space="preserve">PEVuZE5vdGU+PENpdGU+PEF1dGhvcj5IdTwvQXV0aG9yPjxZZWFyPjIwMTk8L1llYXI+PFJlY051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</w:fldData>
        </w:fldChar>
      </w:r>
      <w:r w:rsidR="00F170D3">
        <w:instrText xml:space="preserve"> ADDIN EN.CITE </w:instrText>
      </w:r>
      <w:r w:rsidR="00F170D3">
        <w:fldChar w:fldCharType="begin">
          <w:fldData xml:space="preserve">PEVuZE5vdGU+PENpdGU+PEF1dGhvcj5IdTwvQXV0aG9yPjxZZWFyPjIwMTk8L1llYXI+PFJlY051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</w:fldData>
        </w:fldChar>
      </w:r>
      <w:r w:rsidR="00F170D3">
        <w:instrText xml:space="preserve"> ADDIN EN.CITE.DATA </w:instrText>
      </w:r>
      <w:r w:rsidR="00F170D3">
        <w:fldChar w:fldCharType="end"/>
      </w:r>
      <w:r w:rsidR="00AF1397">
        <w:fldChar w:fldCharType="separate"/>
      </w:r>
      <w:r w:rsidR="00F170D3" w:rsidRPr="00F170D3">
        <w:rPr>
          <w:noProof/>
          <w:vertAlign w:val="superscript"/>
        </w:rPr>
        <w:t>27</w:t>
      </w:r>
      <w:r w:rsidR="00AF1397">
        <w:fldChar w:fldCharType="end"/>
      </w:r>
      <w:r w:rsidR="001D42E9">
        <w:t xml:space="preserve"> and 1</w:t>
      </w:r>
      <w:r w:rsidR="004F6BF8">
        <w:t>6</w:t>
      </w:r>
      <w:r w:rsidR="001D42E9">
        <w:t xml:space="preserve"> years</w:t>
      </w:r>
      <w:r w:rsidR="00AF1397">
        <w:fldChar w:fldCharType="begin">
          <w:fldData xml:space="preserve">PEVuZE5vdGU+PENpdGU+PEF1dGhvcj5QYXRlcm5vc3RlcjwvQXV0aG9yPjxZZWFyPjIwMTg8L1ll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=
</w:fldData>
        </w:fldChar>
      </w:r>
      <w:r w:rsidR="00F170D3">
        <w:instrText xml:space="preserve"> ADDIN EN.CITE </w:instrText>
      </w:r>
      <w:r w:rsidR="00F170D3">
        <w:fldChar w:fldCharType="begin">
          <w:fldData xml:space="preserve">PEVuZE5vdGU+PENpdGU+PEF1dGhvcj5QYXRlcm5vc3RlcjwvQXV0aG9yPjxZZWFyPjIwMTg8L1ll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=
</w:fldData>
        </w:fldChar>
      </w:r>
      <w:r w:rsidR="00F170D3">
        <w:instrText xml:space="preserve"> ADDIN EN.CITE.DATA </w:instrText>
      </w:r>
      <w:r w:rsidR="00F170D3">
        <w:fldChar w:fldCharType="end"/>
      </w:r>
      <w:r w:rsidR="00AF1397">
        <w:fldChar w:fldCharType="separate"/>
      </w:r>
      <w:r w:rsidR="00F170D3" w:rsidRPr="00F170D3">
        <w:rPr>
          <w:noProof/>
          <w:vertAlign w:val="superscript"/>
        </w:rPr>
        <w:t>26</w:t>
      </w:r>
      <w:r w:rsidR="00AF1397">
        <w:fldChar w:fldCharType="end"/>
      </w:r>
      <w:r w:rsidR="0023410E">
        <w:t xml:space="preserve"> and hence, there is a need to investigate eczema trajectories beyond adolescence.</w:t>
      </w:r>
      <w:r w:rsidR="00924B23">
        <w:t xml:space="preserve"> </w:t>
      </w:r>
      <w:r w:rsidR="00924B23" w:rsidRPr="00D739D0">
        <w:rPr>
          <w:szCs w:val="24"/>
        </w:rPr>
        <w:t>A</w:t>
      </w:r>
      <w:r w:rsidR="00924B23">
        <w:rPr>
          <w:szCs w:val="24"/>
        </w:rPr>
        <w:t>nother</w:t>
      </w:r>
      <w:r w:rsidR="00924B23" w:rsidRPr="00D739D0">
        <w:rPr>
          <w:szCs w:val="24"/>
        </w:rPr>
        <w:t xml:space="preserve"> study ha</w:t>
      </w:r>
      <w:r w:rsidR="00A81A86">
        <w:rPr>
          <w:szCs w:val="24"/>
        </w:rPr>
        <w:t>s</w:t>
      </w:r>
      <w:r w:rsidR="00924B23" w:rsidRPr="00D739D0">
        <w:rPr>
          <w:szCs w:val="24"/>
        </w:rPr>
        <w:t xml:space="preserve"> incorporated eczema severity phenotypes while investigating eczema development up to age 14 years</w:t>
      </w:r>
      <w:r w:rsidR="00924B23">
        <w:rPr>
          <w:szCs w:val="24"/>
        </w:rPr>
        <w:t>.</w:t>
      </w:r>
      <w:r w:rsidR="00165874">
        <w:rPr>
          <w:szCs w:val="24"/>
        </w:rPr>
        <w:fldChar w:fldCharType="begin">
          <w:fldData xml:space="preserve">PEVuZE5vdGU+PENpdGU+PEF1dGhvcj5NdWxpY2s8L0F1dGhvcj48WWVhcj4yMDIxPC9ZZWFyPjxS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==
</w:fldData>
        </w:fldChar>
      </w:r>
      <w:r w:rsidR="00165874">
        <w:rPr>
          <w:szCs w:val="24"/>
        </w:rPr>
        <w:instrText xml:space="preserve"> ADDIN EN.CITE </w:instrText>
      </w:r>
      <w:r w:rsidR="00165874">
        <w:rPr>
          <w:szCs w:val="24"/>
        </w:rPr>
        <w:fldChar w:fldCharType="begin">
          <w:fldData xml:space="preserve">PEVuZE5vdGU+PENpdGU+PEF1dGhvcj5NdWxpY2s8L0F1dGhvcj48WWVhcj4yMDIxPC9ZZWFyPjxS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==
</w:fldData>
        </w:fldChar>
      </w:r>
      <w:r w:rsidR="00165874">
        <w:rPr>
          <w:szCs w:val="24"/>
        </w:rPr>
        <w:instrText xml:space="preserve"> ADDIN EN.CITE.DATA </w:instrText>
      </w:r>
      <w:r w:rsidR="00165874">
        <w:rPr>
          <w:szCs w:val="24"/>
        </w:rPr>
      </w:r>
      <w:r w:rsidR="00165874">
        <w:rPr>
          <w:szCs w:val="24"/>
        </w:rPr>
        <w:fldChar w:fldCharType="end"/>
      </w:r>
      <w:r w:rsidR="00165874">
        <w:rPr>
          <w:szCs w:val="24"/>
        </w:rPr>
      </w:r>
      <w:r w:rsidR="00165874">
        <w:rPr>
          <w:szCs w:val="24"/>
        </w:rPr>
        <w:fldChar w:fldCharType="separate"/>
      </w:r>
      <w:r w:rsidR="00165874" w:rsidRPr="00165874">
        <w:rPr>
          <w:noProof/>
          <w:szCs w:val="24"/>
          <w:vertAlign w:val="superscript"/>
        </w:rPr>
        <w:t>28</w:t>
      </w:r>
      <w:r w:rsidR="00165874">
        <w:rPr>
          <w:szCs w:val="24"/>
        </w:rPr>
        <w:fldChar w:fldCharType="end"/>
      </w:r>
      <w:r w:rsidR="00924B23" w:rsidRPr="00D739D0">
        <w:rPr>
          <w:szCs w:val="24"/>
        </w:rPr>
        <w:t xml:space="preserve"> </w:t>
      </w:r>
    </w:p>
    <w:p w14:paraId="791357A9" w14:textId="77777777" w:rsidR="00D25E1D" w:rsidRDefault="00D25E1D" w:rsidP="00B071F4">
      <w:pPr>
        <w:spacing w:after="0" w:line="480" w:lineRule="auto"/>
      </w:pPr>
    </w:p>
    <w:p w14:paraId="791357AB" w14:textId="5FE41CCC" w:rsidR="00560F34" w:rsidRPr="00B01B11" w:rsidRDefault="008F7BAC" w:rsidP="00165874">
      <w:pPr>
        <w:spacing w:after="0" w:line="480" w:lineRule="auto"/>
      </w:pPr>
      <w:r>
        <w:t xml:space="preserve">The </w:t>
      </w:r>
      <w:r w:rsidR="00C43717">
        <w:t>participants</w:t>
      </w:r>
      <w:r>
        <w:t xml:space="preserve"> </w:t>
      </w:r>
      <w:r w:rsidR="004538D2">
        <w:t>of</w:t>
      </w:r>
      <w:r>
        <w:t xml:space="preserve"> the Isle of Wight Birth Cohort (IOWBC) </w:t>
      </w:r>
      <w:r w:rsidR="004538D2">
        <w:t xml:space="preserve">study </w:t>
      </w:r>
      <w:r>
        <w:t>have been seen on six occasions over the course of 26 years, at 1, 2, 4, 10, 18, and 26</w:t>
      </w:r>
      <w:r w:rsidR="006F42F6">
        <w:t xml:space="preserve"> years</w:t>
      </w:r>
      <w:r>
        <w:t>, with eczema being assessed at each follow-up</w:t>
      </w:r>
      <w:r w:rsidR="00E2683B">
        <w:t>.</w:t>
      </w:r>
      <w:r>
        <w:fldChar w:fldCharType="begin">
          <w:fldData xml:space="preserve">PEVuZE5vdGU+PENpdGU+PEF1dGhvcj5BcnNoYWQ8L0F1dGhvcj48WWVhcj4yMDE4PC9ZZWFyPjxS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</w:fldData>
        </w:fldChar>
      </w:r>
      <w:r w:rsidR="00165874">
        <w:instrText xml:space="preserve"> ADDIN EN.CITE </w:instrText>
      </w:r>
      <w:r w:rsidR="00165874">
        <w:fldChar w:fldCharType="begin">
          <w:fldData xml:space="preserve">PEVuZE5vdGU+PENpdGU+PEF1dGhvcj5BcnNoYWQ8L0F1dGhvcj48WWVhcj4yMDE4PC9ZZWFyPjxS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</w:fldData>
        </w:fldChar>
      </w:r>
      <w:r w:rsidR="00165874">
        <w:instrText xml:space="preserve"> ADDIN EN.CITE.DATA </w:instrText>
      </w:r>
      <w:r w:rsidR="00165874">
        <w:fldChar w:fldCharType="end"/>
      </w:r>
      <w:r>
        <w:fldChar w:fldCharType="separate"/>
      </w:r>
      <w:r w:rsidR="00165874" w:rsidRPr="00165874">
        <w:rPr>
          <w:noProof/>
          <w:vertAlign w:val="superscript"/>
        </w:rPr>
        <w:t>29</w:t>
      </w:r>
      <w:r>
        <w:fldChar w:fldCharType="end"/>
      </w:r>
      <w:r w:rsidR="00E74EFF">
        <w:t xml:space="preserve"> </w:t>
      </w:r>
      <w:r w:rsidR="00A53C00">
        <w:t>U</w:t>
      </w:r>
      <w:r w:rsidR="00E74EFF">
        <w:t xml:space="preserve">sing data from the IOWBC, this </w:t>
      </w:r>
      <w:r w:rsidR="00AA6008">
        <w:t xml:space="preserve">study </w:t>
      </w:r>
      <w:r w:rsidR="00830098">
        <w:t>aim</w:t>
      </w:r>
      <w:r w:rsidR="0083385D">
        <w:t>s</w:t>
      </w:r>
      <w:r w:rsidR="00E74EFF">
        <w:t xml:space="preserve"> to investigate the natural course of eczema </w:t>
      </w:r>
      <w:r w:rsidR="00EC5766">
        <w:t xml:space="preserve">development </w:t>
      </w:r>
      <w:r w:rsidR="00E74EFF">
        <w:t>from infancy to early adulthood in terms of identifying distinct developme</w:t>
      </w:r>
      <w:r w:rsidR="00CA3AF3">
        <w:t>ntal trajectories that describe</w:t>
      </w:r>
      <w:r w:rsidR="00830098">
        <w:t xml:space="preserve"> </w:t>
      </w:r>
      <w:r w:rsidR="00CA3AF3">
        <w:t xml:space="preserve">disease </w:t>
      </w:r>
      <w:r w:rsidR="00CE52DD">
        <w:t>patterns over time</w:t>
      </w:r>
      <w:r w:rsidR="00CA3AF3">
        <w:t>.</w:t>
      </w:r>
      <w:r w:rsidR="00830098">
        <w:t xml:space="preserve"> </w:t>
      </w:r>
      <w:r w:rsidR="00963341">
        <w:t>Given that male and female</w:t>
      </w:r>
      <w:r w:rsidR="006F42F6">
        <w:t xml:space="preserve"> subjects experience different course of the disease</w:t>
      </w:r>
      <w:r w:rsidR="00E2683B">
        <w:t>,</w:t>
      </w:r>
      <w:r w:rsidR="000C4633">
        <w:t xml:space="preserve"> with eczema prevalence being equal or slightly higher among males during childhood and becoming </w:t>
      </w:r>
      <w:r w:rsidR="000C4633" w:rsidRPr="000C4633">
        <w:t>preponderant</w:t>
      </w:r>
      <w:r w:rsidR="000C4633">
        <w:t xml:space="preserve"> among females after puberty,</w:t>
      </w:r>
      <w:r w:rsidR="006F42F6">
        <w:fldChar w:fldCharType="begin">
          <w:fldData xml:space="preserve">PEVuZE5vdGU+PENpdGU+PEF1dGhvcj5aaXlhYjwvQXV0aG9yPjxZZWFyPjIwMTA8L1llYXI+PFJl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</w:fldData>
        </w:fldChar>
      </w:r>
      <w:r w:rsidR="00165874">
        <w:instrText xml:space="preserve"> ADDIN EN.CITE </w:instrText>
      </w:r>
      <w:r w:rsidR="00165874">
        <w:fldChar w:fldCharType="begin">
          <w:fldData xml:space="preserve">PEVuZE5vdGU+PENpdGU+PEF1dGhvcj5aaXlhYjwvQXV0aG9yPjxZZWFyPjIwMTA8L1llYXI+PFJl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</w:fldData>
        </w:fldChar>
      </w:r>
      <w:r w:rsidR="00165874">
        <w:instrText xml:space="preserve"> ADDIN EN.CITE.DATA </w:instrText>
      </w:r>
      <w:r w:rsidR="00165874">
        <w:fldChar w:fldCharType="end"/>
      </w:r>
      <w:r w:rsidR="006F42F6">
        <w:fldChar w:fldCharType="separate"/>
      </w:r>
      <w:r w:rsidR="00165874" w:rsidRPr="00165874">
        <w:rPr>
          <w:noProof/>
          <w:vertAlign w:val="superscript"/>
        </w:rPr>
        <w:t>23,24,30-32</w:t>
      </w:r>
      <w:r w:rsidR="006F42F6">
        <w:fldChar w:fldCharType="end"/>
      </w:r>
      <w:r w:rsidR="00963341">
        <w:t xml:space="preserve"> </w:t>
      </w:r>
      <w:r w:rsidR="0039553D">
        <w:t xml:space="preserve">our analysis </w:t>
      </w:r>
      <w:r w:rsidR="006C4DB5">
        <w:t xml:space="preserve">was stratified </w:t>
      </w:r>
      <w:r w:rsidR="0039553D">
        <w:t>by sex.</w:t>
      </w:r>
      <w:r w:rsidR="00963341">
        <w:t xml:space="preserve"> </w:t>
      </w:r>
      <w:r w:rsidR="00CF4E28">
        <w:t>In addition</w:t>
      </w:r>
      <w:r w:rsidR="00D71850">
        <w:t>,</w:t>
      </w:r>
      <w:r w:rsidR="00963341">
        <w:t xml:space="preserve"> effect</w:t>
      </w:r>
      <w:r w:rsidR="00CF4E28">
        <w:t>s</w:t>
      </w:r>
      <w:r w:rsidR="00963341">
        <w:t xml:space="preserve"> of </w:t>
      </w:r>
      <w:r w:rsidR="00EC5766">
        <w:t>prenatal and early life risk factors o</w:t>
      </w:r>
      <w:r w:rsidR="00963341">
        <w:t>n eczema trajectories w</w:t>
      </w:r>
      <w:r w:rsidR="00CF4E28">
        <w:t>ere</w:t>
      </w:r>
      <w:r w:rsidR="00963341">
        <w:t xml:space="preserve"> assessed.</w:t>
      </w:r>
      <w:r w:rsidR="00560F34">
        <w:rPr>
          <w:b/>
          <w:bCs/>
        </w:rPr>
        <w:br w:type="page"/>
      </w:r>
    </w:p>
    <w:p w14:paraId="791357AC" w14:textId="77777777" w:rsidR="0002491D" w:rsidRPr="005D313A" w:rsidRDefault="00D770E0" w:rsidP="004D40BE">
      <w:pPr>
        <w:spacing w:after="0" w:line="480" w:lineRule="auto"/>
        <w:rPr>
          <w:b/>
          <w:bCs/>
          <w:caps/>
        </w:rPr>
      </w:pPr>
      <w:r w:rsidRPr="005D313A">
        <w:rPr>
          <w:b/>
          <w:bCs/>
          <w:caps/>
        </w:rPr>
        <w:lastRenderedPageBreak/>
        <w:t>Methods</w:t>
      </w:r>
    </w:p>
    <w:p w14:paraId="791357AD" w14:textId="77777777" w:rsidR="00DC4D0D" w:rsidRPr="002152BA" w:rsidRDefault="006237E7" w:rsidP="00DC4D0D">
      <w:pPr>
        <w:spacing w:after="0" w:line="480" w:lineRule="auto"/>
        <w:rPr>
          <w:b/>
          <w:bCs/>
        </w:rPr>
      </w:pPr>
      <w:r w:rsidRPr="002152BA">
        <w:rPr>
          <w:b/>
          <w:bCs/>
        </w:rPr>
        <w:t>Study design and participants</w:t>
      </w:r>
    </w:p>
    <w:p w14:paraId="791357AE" w14:textId="30EB3309" w:rsidR="00C0436B" w:rsidRDefault="00DC4D0D" w:rsidP="008E7A76">
      <w:pPr>
        <w:spacing w:after="0" w:line="480" w:lineRule="auto"/>
      </w:pPr>
      <w:r w:rsidRPr="00DC4D0D">
        <w:t xml:space="preserve">The </w:t>
      </w:r>
      <w:r>
        <w:t>IOWBC</w:t>
      </w:r>
      <w:r w:rsidRPr="00DC4D0D">
        <w:t xml:space="preserve"> </w:t>
      </w:r>
      <w:r>
        <w:t xml:space="preserve">is a </w:t>
      </w:r>
      <w:r w:rsidR="00B72C61">
        <w:t xml:space="preserve">whole </w:t>
      </w:r>
      <w:r w:rsidRPr="00DC4D0D">
        <w:t xml:space="preserve">population-based </w:t>
      </w:r>
      <w:r w:rsidR="00B72C61">
        <w:t xml:space="preserve">prospective </w:t>
      </w:r>
      <w:r>
        <w:t xml:space="preserve">study that </w:t>
      </w:r>
      <w:r w:rsidRPr="00DC4D0D">
        <w:t xml:space="preserve">recruited </w:t>
      </w:r>
      <w:r w:rsidR="00952773">
        <w:t xml:space="preserve">all children </w:t>
      </w:r>
      <w:r w:rsidR="00E30935">
        <w:t>(n = 1</w:t>
      </w:r>
      <w:r w:rsidR="00F8337A">
        <w:t>,</w:t>
      </w:r>
      <w:r w:rsidRPr="00DC4D0D">
        <w:t>536</w:t>
      </w:r>
      <w:r w:rsidR="00BE38C3">
        <w:t>, ~98% Caucasian</w:t>
      </w:r>
      <w:r w:rsidRPr="00DC4D0D">
        <w:t xml:space="preserve">) </w:t>
      </w:r>
      <w:r w:rsidR="00952773">
        <w:t>born</w:t>
      </w:r>
      <w:r w:rsidRPr="00DC4D0D">
        <w:t xml:space="preserve"> between January </w:t>
      </w:r>
      <w:r>
        <w:t>1</w:t>
      </w:r>
      <w:r w:rsidRPr="00DC4D0D">
        <w:rPr>
          <w:vertAlign w:val="superscript"/>
        </w:rPr>
        <w:t>st</w:t>
      </w:r>
      <w:r>
        <w:t xml:space="preserve">, </w:t>
      </w:r>
      <w:r w:rsidRPr="00DC4D0D">
        <w:t xml:space="preserve">1989 and February </w:t>
      </w:r>
      <w:r>
        <w:t>28</w:t>
      </w:r>
      <w:r w:rsidRPr="00DC4D0D">
        <w:rPr>
          <w:vertAlign w:val="superscript"/>
        </w:rPr>
        <w:t>th</w:t>
      </w:r>
      <w:r>
        <w:t xml:space="preserve">, </w:t>
      </w:r>
      <w:r w:rsidRPr="00DC4D0D">
        <w:t>1990 on the</w:t>
      </w:r>
      <w:r w:rsidR="001C2E8C">
        <w:t xml:space="preserve"> Isle of Wight, UK, to</w:t>
      </w:r>
      <w:r w:rsidRPr="00DC4D0D">
        <w:t xml:space="preserve"> study the natural history and etiology of allergic </w:t>
      </w:r>
      <w:r>
        <w:t xml:space="preserve">and respiratory </w:t>
      </w:r>
      <w:r w:rsidRPr="00DC4D0D">
        <w:t>conditions</w:t>
      </w:r>
      <w:r w:rsidR="00E2683B">
        <w:t>.</w:t>
      </w:r>
      <w:r>
        <w:fldChar w:fldCharType="begin">
          <w:fldData xml:space="preserve">PEVuZE5vdGU+PENpdGU+PEF1dGhvcj5BcnNoYWQ8L0F1dGhvcj48WWVhcj4yMDE4PC9ZZWFyPjxS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</w:fldData>
        </w:fldChar>
      </w:r>
      <w:r w:rsidR="00165874">
        <w:instrText xml:space="preserve"> ADDIN EN.CITE </w:instrText>
      </w:r>
      <w:r w:rsidR="00165874">
        <w:fldChar w:fldCharType="begin">
          <w:fldData xml:space="preserve">PEVuZE5vdGU+PENpdGU+PEF1dGhvcj5BcnNoYWQ8L0F1dGhvcj48WWVhcj4yMDE4PC9ZZWFyPjxS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</w:fldData>
        </w:fldChar>
      </w:r>
      <w:r w:rsidR="00165874">
        <w:instrText xml:space="preserve"> ADDIN EN.CITE.DATA </w:instrText>
      </w:r>
      <w:r w:rsidR="00165874">
        <w:fldChar w:fldCharType="end"/>
      </w:r>
      <w:r>
        <w:fldChar w:fldCharType="separate"/>
      </w:r>
      <w:r w:rsidR="00165874" w:rsidRPr="00165874">
        <w:rPr>
          <w:noProof/>
          <w:vertAlign w:val="superscript"/>
        </w:rPr>
        <w:t>29,33</w:t>
      </w:r>
      <w:r>
        <w:fldChar w:fldCharType="end"/>
      </w:r>
      <w:r>
        <w:t xml:space="preserve"> </w:t>
      </w:r>
      <w:r w:rsidR="0022385C">
        <w:t>Parental i</w:t>
      </w:r>
      <w:r w:rsidR="00FA4B4E">
        <w:t xml:space="preserve">nformed consent was obtained to enroll </w:t>
      </w:r>
      <w:r w:rsidRPr="00DC4D0D">
        <w:t>1</w:t>
      </w:r>
      <w:r w:rsidR="00F8337A">
        <w:t>,</w:t>
      </w:r>
      <w:r w:rsidRPr="00DC4D0D">
        <w:t xml:space="preserve">456 </w:t>
      </w:r>
      <w:r>
        <w:t>newborns</w:t>
      </w:r>
      <w:r w:rsidR="00FA4B4E">
        <w:t xml:space="preserve"> </w:t>
      </w:r>
      <w:r w:rsidR="00952773">
        <w:t>to participat</w:t>
      </w:r>
      <w:r w:rsidR="004871C6">
        <w:t>e</w:t>
      </w:r>
      <w:r w:rsidR="00952773">
        <w:t xml:space="preserve"> in the ensuing follow-ups that occurred </w:t>
      </w:r>
      <w:r>
        <w:t xml:space="preserve">at </w:t>
      </w:r>
      <w:r w:rsidRPr="00DC4D0D">
        <w:t>the ages of 1, 2, 4, 10, 18</w:t>
      </w:r>
      <w:r>
        <w:t xml:space="preserve">, and 26 </w:t>
      </w:r>
      <w:r w:rsidRPr="00DC4D0D">
        <w:t>years</w:t>
      </w:r>
      <w:r>
        <w:t xml:space="preserve">, with </w:t>
      </w:r>
      <w:r w:rsidRPr="00DC4D0D">
        <w:t xml:space="preserve">&gt;80% </w:t>
      </w:r>
      <w:r>
        <w:t xml:space="preserve">retention </w:t>
      </w:r>
      <w:r w:rsidRPr="00DC4D0D">
        <w:t xml:space="preserve">at all assessments up to 18 years and 71% </w:t>
      </w:r>
      <w:r>
        <w:t xml:space="preserve">retention </w:t>
      </w:r>
      <w:r w:rsidRPr="00DC4D0D">
        <w:t>at age 26</w:t>
      </w:r>
      <w:r>
        <w:t xml:space="preserve"> years</w:t>
      </w:r>
      <w:r w:rsidR="00E2683B">
        <w:t>.</w:t>
      </w:r>
      <w:r>
        <w:fldChar w:fldCharType="begin">
          <w:fldData xml:space="preserve">PEVuZE5vdGU+PENpdGU+PEF1dGhvcj5BcnNoYWQ8L0F1dGhvcj48WWVhcj4yMDIwPC9ZZWFyPjxS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</w:fldData>
        </w:fldChar>
      </w:r>
      <w:r w:rsidR="00165874">
        <w:instrText xml:space="preserve"> ADDIN EN.CITE </w:instrText>
      </w:r>
      <w:r w:rsidR="00165874">
        <w:fldChar w:fldCharType="begin">
          <w:fldData xml:space="preserve">PEVuZE5vdGU+PENpdGU+PEF1dGhvcj5BcnNoYWQ8L0F1dGhvcj48WWVhcj4yMDIwPC9ZZWFyPjxS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</w:fldData>
        </w:fldChar>
      </w:r>
      <w:r w:rsidR="00165874">
        <w:instrText xml:space="preserve"> ADDIN EN.CITE.DATA </w:instrText>
      </w:r>
      <w:r w:rsidR="00165874">
        <w:fldChar w:fldCharType="end"/>
      </w:r>
      <w:r>
        <w:fldChar w:fldCharType="separate"/>
      </w:r>
      <w:r w:rsidR="00165874" w:rsidRPr="00165874">
        <w:rPr>
          <w:noProof/>
          <w:vertAlign w:val="superscript"/>
        </w:rPr>
        <w:t>29,34</w:t>
      </w:r>
      <w:r>
        <w:fldChar w:fldCharType="end"/>
      </w:r>
      <w:r w:rsidRPr="00DC4D0D">
        <w:t xml:space="preserve"> </w:t>
      </w:r>
      <w:r w:rsidR="001C2E8C">
        <w:t>In the current analysis,</w:t>
      </w:r>
      <w:r w:rsidR="00E30935" w:rsidRPr="00E30935">
        <w:t xml:space="preserve"> </w:t>
      </w:r>
      <w:r w:rsidR="00E30935">
        <w:t>participants who had three or more valid eczema status information (i.e., not missing) across the follow-ups were</w:t>
      </w:r>
      <w:r w:rsidR="00662397">
        <w:t xml:space="preserve"> included</w:t>
      </w:r>
      <w:r w:rsidR="00294EFA">
        <w:t>; hence,</w:t>
      </w:r>
      <w:r w:rsidR="00E30935">
        <w:t xml:space="preserve"> 1</w:t>
      </w:r>
      <w:r w:rsidR="00F8337A">
        <w:t>,</w:t>
      </w:r>
      <w:r w:rsidR="00E30935">
        <w:t>381 (94.8%) participants satisfied our inclusion criteria</w:t>
      </w:r>
      <w:r w:rsidR="001C2E8C" w:rsidRPr="001C2E8C">
        <w:t>.</w:t>
      </w:r>
      <w:r w:rsidR="00E30935">
        <w:t xml:space="preserve"> </w:t>
      </w:r>
      <w:r w:rsidR="00C72021" w:rsidRPr="00DC4D0D">
        <w:t>All participants provided informed consent and ethical approval was obtained from the local/national Research Ethics Committee at recruitment and at each assessment. At age 26, ethical approval was granted by National Research Ethics Committee, West Midlands (15/WM/0071)</w:t>
      </w:r>
      <w:r w:rsidR="00C72021">
        <w:t>.</w:t>
      </w:r>
      <w:r w:rsidR="00A35C35">
        <w:t xml:space="preserve"> Phenotypic and environmental information were collected using questionnaires and a wide range of clinical assessments and measurements were carried out as detailed by Arshad et al.</w:t>
      </w:r>
      <w:r w:rsidR="00A35C35">
        <w:fldChar w:fldCharType="begin">
          <w:fldData xml:space="preserve">PEVuZE5vdGU+PENpdGU+PEF1dGhvcj5BcnNoYWQ8L0F1dGhvcj48WWVhcj4yMDE4PC9ZZWFyPjxS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</w:fldData>
        </w:fldChar>
      </w:r>
      <w:r w:rsidR="00165874">
        <w:instrText xml:space="preserve"> ADDIN EN.CITE </w:instrText>
      </w:r>
      <w:r w:rsidR="00165874">
        <w:fldChar w:fldCharType="begin">
          <w:fldData xml:space="preserve">PEVuZE5vdGU+PENpdGU+PEF1dGhvcj5BcnNoYWQ8L0F1dGhvcj48WWVhcj4yMDE4PC9ZZWFyPjxS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</w:fldData>
        </w:fldChar>
      </w:r>
      <w:r w:rsidR="00165874">
        <w:instrText xml:space="preserve"> ADDIN EN.CITE.DATA </w:instrText>
      </w:r>
      <w:r w:rsidR="00165874">
        <w:fldChar w:fldCharType="end"/>
      </w:r>
      <w:r w:rsidR="00A35C35">
        <w:fldChar w:fldCharType="separate"/>
      </w:r>
      <w:r w:rsidR="00165874" w:rsidRPr="00165874">
        <w:rPr>
          <w:noProof/>
          <w:vertAlign w:val="superscript"/>
        </w:rPr>
        <w:t>29</w:t>
      </w:r>
      <w:r w:rsidR="00A35C35">
        <w:fldChar w:fldCharType="end"/>
      </w:r>
    </w:p>
    <w:p w14:paraId="791357AF" w14:textId="77777777" w:rsidR="00C0436B" w:rsidRDefault="00C0436B" w:rsidP="00DC4D0D">
      <w:pPr>
        <w:spacing w:after="0" w:line="480" w:lineRule="auto"/>
      </w:pPr>
    </w:p>
    <w:p w14:paraId="791357B0" w14:textId="77777777" w:rsidR="003F270D" w:rsidRPr="002152BA" w:rsidRDefault="003F270D" w:rsidP="00DC4D0D">
      <w:pPr>
        <w:spacing w:after="0" w:line="480" w:lineRule="auto"/>
        <w:rPr>
          <w:b/>
          <w:bCs/>
        </w:rPr>
      </w:pPr>
      <w:r w:rsidRPr="002152BA">
        <w:rPr>
          <w:b/>
          <w:bCs/>
        </w:rPr>
        <w:t>Eczema ascertainment</w:t>
      </w:r>
    </w:p>
    <w:p w14:paraId="791357B1" w14:textId="0903B409" w:rsidR="003F270D" w:rsidRDefault="003F270D" w:rsidP="00165874">
      <w:pPr>
        <w:spacing w:after="0" w:line="480" w:lineRule="auto"/>
      </w:pPr>
      <w:r>
        <w:t xml:space="preserve">In all assessments of the </w:t>
      </w:r>
      <w:r w:rsidR="00A35C35">
        <w:t>IOWBC</w:t>
      </w:r>
      <w:r>
        <w:t xml:space="preserve">, </w:t>
      </w:r>
      <w:r w:rsidR="003E7EB0">
        <w:t>investigator</w:t>
      </w:r>
      <w:r w:rsidR="001F0ABB">
        <w:t>s</w:t>
      </w:r>
      <w:r w:rsidR="003E7EB0">
        <w:t xml:space="preserve"> determined the presence of eczema based on symptoms over the last 12 months</w:t>
      </w:r>
      <w:r w:rsidR="003B34F1">
        <w:t>, which was</w:t>
      </w:r>
      <w:r>
        <w:t xml:space="preserve"> defined as chronic or chronically relapsing itchy dermatitis lasting more than 6 weeks with characteristic morphology and distribution</w:t>
      </w:r>
      <w:r w:rsidR="00E2683B">
        <w:t>,</w:t>
      </w:r>
      <w:r>
        <w:fldChar w:fldCharType="begin">
          <w:fldData xml:space="preserve">PEVuZE5vdGU+PENpdGU+PEF1dGhvcj5BcnNoYWQ8L0F1dGhvcj48WWVhcj4yMDA4PC9ZZWFyPjxS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</w:fldData>
        </w:fldChar>
      </w:r>
      <w:r w:rsidR="00165874">
        <w:instrText xml:space="preserve"> ADDIN EN.CITE </w:instrText>
      </w:r>
      <w:r w:rsidR="00165874">
        <w:fldChar w:fldCharType="begin">
          <w:fldData xml:space="preserve">PEVuZE5vdGU+PENpdGU+PEF1dGhvcj5BcnNoYWQ8L0F1dGhvcj48WWVhcj4yMDA4PC9ZZWFyPjxS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</w:fldData>
        </w:fldChar>
      </w:r>
      <w:r w:rsidR="00165874">
        <w:instrText xml:space="preserve"> ADDIN EN.CITE.DATA </w:instrText>
      </w:r>
      <w:r w:rsidR="00165874">
        <w:fldChar w:fldCharType="end"/>
      </w:r>
      <w:r>
        <w:fldChar w:fldCharType="separate"/>
      </w:r>
      <w:r w:rsidR="00165874" w:rsidRPr="00165874">
        <w:rPr>
          <w:noProof/>
          <w:vertAlign w:val="superscript"/>
        </w:rPr>
        <w:t>29,35</w:t>
      </w:r>
      <w:r>
        <w:fldChar w:fldCharType="end"/>
      </w:r>
      <w:r>
        <w:t xml:space="preserve"> according to the criteria of Hanifin and Rajka</w:t>
      </w:r>
      <w:r w:rsidR="00E2683B">
        <w:t>.</w:t>
      </w:r>
      <w:r>
        <w:fldChar w:fldCharType="begin"/>
      </w:r>
      <w:r w:rsidR="00165874">
        <w:instrText xml:space="preserve"> ADDIN EN.CITE &lt;EndNote&gt;&lt;Cite&gt;&lt;Author&gt;Hanifin&lt;/Author&gt;&lt;Year&gt;1980&lt;/Year&gt;&lt;RecNum&gt;41&lt;/RecNum&gt;&lt;DisplayText&gt;&lt;style face="superscript"&gt;36&lt;/style&gt;&lt;/DisplayText&gt;&lt;record&gt;&lt;rec-number&gt;41&lt;/rec-number&gt;&lt;foreign-keys&gt;&lt;key app="EN" db-id="5s5ze20sqvse5beee5x5vv95rpv909f55w5f" timestamp="1606040830"&gt;41&lt;/key&gt;&lt;/foreign-keys&gt;&lt;ref-type name="Journal Article"&gt;17&lt;/ref-type&gt;&lt;contributors&gt;&lt;authors&gt;&lt;author&gt;Hanifin, J. M.&lt;/author&gt;&lt;author&gt;Rajka, G.&lt;/author&gt;&lt;/authors&gt;&lt;/contributors&gt;&lt;titles&gt;&lt;title&gt;Diagnostic features of atopic dermatitis&lt;/title&gt;&lt;secondary-title&gt;Acta Derm Venereol Suppl (Stockh)&lt;/secondary-title&gt;&lt;/titles&gt;&lt;periodical&gt;&lt;full-title&gt;Acta Derm Venereol Suppl (Stockh)&lt;/full-title&gt;&lt;/periodical&gt;&lt;pages&gt;44-47&lt;/pages&gt;&lt;volume&gt;92&lt;/volume&gt;&lt;dates&gt;&lt;year&gt;1980&lt;/year&gt;&lt;/dates&gt;&lt;urls&gt;&lt;/urls&gt;&lt;/record&gt;&lt;/Cite&gt;&lt;/EndNote&gt;</w:instrText>
      </w:r>
      <w:r>
        <w:fldChar w:fldCharType="separate"/>
      </w:r>
      <w:r w:rsidR="00165874" w:rsidRPr="00165874">
        <w:rPr>
          <w:noProof/>
          <w:vertAlign w:val="superscript"/>
        </w:rPr>
        <w:t>36</w:t>
      </w:r>
      <w:r>
        <w:fldChar w:fldCharType="end"/>
      </w:r>
      <w:r w:rsidR="00E30935">
        <w:t xml:space="preserve"> </w:t>
      </w:r>
      <w:r w:rsidR="00E30935" w:rsidRPr="00E30935">
        <w:t xml:space="preserve">Since the 1- and 2-year follow-up data on eczema were collected in a relatively </w:t>
      </w:r>
      <w:r w:rsidR="0009729E">
        <w:t>narrow</w:t>
      </w:r>
      <w:r w:rsidR="00E30935" w:rsidRPr="00E30935">
        <w:t xml:space="preserve"> time window, we have combined them for analytic purposes</w:t>
      </w:r>
      <w:r w:rsidR="00E30935">
        <w:t xml:space="preserve"> and reported </w:t>
      </w:r>
      <w:r w:rsidR="00B94A88">
        <w:t xml:space="preserve">them </w:t>
      </w:r>
      <w:r w:rsidR="0069283A">
        <w:t xml:space="preserve">hereafter </w:t>
      </w:r>
      <w:r w:rsidR="00E30935">
        <w:t>as 1-or-2 years.</w:t>
      </w:r>
    </w:p>
    <w:p w14:paraId="791357B2" w14:textId="77777777" w:rsidR="007C4A16" w:rsidRPr="002152BA" w:rsidRDefault="007C4A16" w:rsidP="003F270D">
      <w:pPr>
        <w:spacing w:after="0" w:line="480" w:lineRule="auto"/>
        <w:rPr>
          <w:b/>
          <w:bCs/>
        </w:rPr>
      </w:pPr>
      <w:r w:rsidRPr="002152BA">
        <w:rPr>
          <w:b/>
          <w:bCs/>
        </w:rPr>
        <w:lastRenderedPageBreak/>
        <w:t>Prenatal and early life variables</w:t>
      </w:r>
    </w:p>
    <w:p w14:paraId="791357B3" w14:textId="4A11B9F4" w:rsidR="007C4A16" w:rsidRDefault="00401ADD" w:rsidP="009A220F">
      <w:pPr>
        <w:spacing w:after="0" w:line="480" w:lineRule="auto"/>
      </w:pPr>
      <w:r>
        <w:t xml:space="preserve">In the current report we have assessed the effect of prenatal and early life risk factors on the development of eczema, including </w:t>
      </w:r>
      <w:r w:rsidR="00FF1688" w:rsidRPr="00FF1688">
        <w:rPr>
          <w:i/>
          <w:iCs/>
        </w:rPr>
        <w:t>FLG</w:t>
      </w:r>
      <w:r w:rsidR="00FF1688">
        <w:t xml:space="preserve"> LOF variants, maternal and paternal history of eczema, </w:t>
      </w:r>
      <w:r w:rsidR="000B3692">
        <w:t>birthweight (low/normal &lt;4</w:t>
      </w:r>
      <w:r w:rsidR="00F8337A">
        <w:t>,</w:t>
      </w:r>
      <w:r w:rsidR="000B3692">
        <w:t xml:space="preserve">000 grams; high </w:t>
      </w:r>
      <w:r w:rsidR="000B3692">
        <w:rPr>
          <w:rFonts w:cs="Times New Roman"/>
        </w:rPr>
        <w:t>≥</w:t>
      </w:r>
      <w:r w:rsidR="000B3692">
        <w:t>4</w:t>
      </w:r>
      <w:r w:rsidR="00F8337A">
        <w:t>,</w:t>
      </w:r>
      <w:r w:rsidR="000B3692">
        <w:t>000 grams</w:t>
      </w:r>
      <w:r w:rsidR="00466884">
        <w:t>; the low (&lt;2,500 grams) birthweight group was analyzed with the normal birthweight group due to a small proportion (</w:t>
      </w:r>
      <w:r w:rsidR="005C0FD2">
        <w:rPr>
          <w:rFonts w:asciiTheme="majorBidi" w:hAnsiTheme="majorBidi" w:cstheme="majorBidi"/>
          <w:szCs w:val="24"/>
        </w:rPr>
        <w:t>3.5</w:t>
      </w:r>
      <w:r w:rsidR="00466884">
        <w:rPr>
          <w:rFonts w:asciiTheme="majorBidi" w:hAnsiTheme="majorBidi" w:cstheme="majorBidi"/>
          <w:szCs w:val="24"/>
        </w:rPr>
        <w:t>%</w:t>
      </w:r>
      <w:r w:rsidR="005C0FD2">
        <w:rPr>
          <w:rFonts w:asciiTheme="majorBidi" w:hAnsiTheme="majorBidi" w:cstheme="majorBidi"/>
          <w:szCs w:val="24"/>
        </w:rPr>
        <w:t>, 48/1360</w:t>
      </w:r>
      <w:r w:rsidR="00466884">
        <w:rPr>
          <w:rFonts w:asciiTheme="majorBidi" w:hAnsiTheme="majorBidi" w:cstheme="majorBidi"/>
          <w:szCs w:val="24"/>
        </w:rPr>
        <w:t>) of participants were born with low birthweight</w:t>
      </w:r>
      <w:r w:rsidR="000B3692">
        <w:t xml:space="preserve">), birth order, </w:t>
      </w:r>
      <w:r w:rsidR="00CB0161">
        <w:t xml:space="preserve">duration of breastfeeding </w:t>
      </w:r>
      <w:r w:rsidR="003E7EB0">
        <w:t xml:space="preserve">reported </w:t>
      </w:r>
      <w:r w:rsidR="00CB0161">
        <w:t>in week</w:t>
      </w:r>
      <w:r w:rsidR="003E7EB0">
        <w:t>s</w:t>
      </w:r>
      <w:r w:rsidR="00CB0161">
        <w:t xml:space="preserve">, and whether the child’s family owned a cat and/or a dog at the time of the child’s birth. </w:t>
      </w:r>
      <w:r w:rsidR="00466884" w:rsidRPr="00466884">
        <w:t>The underweight (BMI &lt;18.5) group was analy</w:t>
      </w:r>
      <w:r w:rsidR="009A220F">
        <w:t>z</w:t>
      </w:r>
      <w:r w:rsidR="00466884" w:rsidRPr="00466884">
        <w:t>ed with the normal group due to a small proportion (1.8%) of mothers being underweight</w:t>
      </w:r>
      <w:r w:rsidR="009A220F">
        <w:t xml:space="preserve">. </w:t>
      </w:r>
      <w:r w:rsidR="00DB6BA6">
        <w:t xml:space="preserve">A total of 1150 participants were genotyped for </w:t>
      </w:r>
      <w:r w:rsidR="00B02AA2" w:rsidRPr="00B02AA2">
        <w:rPr>
          <w:i/>
          <w:iCs/>
        </w:rPr>
        <w:t>FLG</w:t>
      </w:r>
      <w:r w:rsidR="00B02AA2" w:rsidRPr="00B02AA2">
        <w:t xml:space="preserve"> variants R501X, 2282del</w:t>
      </w:r>
      <w:r w:rsidR="00B02AA2">
        <w:t xml:space="preserve">4, S3247X, 3702delG, and R2447X, with the latter two variants were </w:t>
      </w:r>
      <w:r w:rsidR="00B02AA2" w:rsidRPr="00B02AA2">
        <w:t xml:space="preserve">not informative in our </w:t>
      </w:r>
      <w:r w:rsidR="00B02AA2">
        <w:t xml:space="preserve">study </w:t>
      </w:r>
      <w:r w:rsidR="00B02AA2" w:rsidRPr="00B02AA2">
        <w:t>population due to minor allele frequencies &lt;0.1%</w:t>
      </w:r>
      <w:r w:rsidR="00B02AA2">
        <w:t xml:space="preserve">. </w:t>
      </w:r>
      <w:r w:rsidR="00FF1688">
        <w:t xml:space="preserve">Individuals carrying the minor allele for at least one of the </w:t>
      </w:r>
      <w:r w:rsidR="00FF1688" w:rsidRPr="00FF1688">
        <w:rPr>
          <w:i/>
          <w:iCs/>
        </w:rPr>
        <w:t>FLG</w:t>
      </w:r>
      <w:r w:rsidR="00FF1688">
        <w:t xml:space="preserve"> variants R501X, 2282del4, or S3247X were classified as carrying </w:t>
      </w:r>
      <w:r w:rsidR="00FF1688" w:rsidRPr="00FF1688">
        <w:rPr>
          <w:i/>
          <w:iCs/>
        </w:rPr>
        <w:t>FLG</w:t>
      </w:r>
      <w:r w:rsidR="00FF1688">
        <w:t xml:space="preserve"> LOF variants. </w:t>
      </w:r>
      <w:r w:rsidR="00FF1688" w:rsidRPr="00FF1688">
        <w:rPr>
          <w:i/>
          <w:iCs/>
        </w:rPr>
        <w:t>FLG</w:t>
      </w:r>
      <w:r w:rsidR="00FF1688">
        <w:t xml:space="preserve"> variants genotyp</w:t>
      </w:r>
      <w:r w:rsidR="00E2683B">
        <w:t xml:space="preserve">ing </w:t>
      </w:r>
      <w:r w:rsidR="009A220F">
        <w:t xml:space="preserve">was performed using the </w:t>
      </w:r>
      <w:r w:rsidR="009A220F" w:rsidRPr="009A220F">
        <w:t>GoldenGate Genotyping Assays (Illumina, Inc, SanDiego, CA) on the BeadXpressVeracode platform (Illumina, Inc, SanDiego, CA) per Illumina’s protocol</w:t>
      </w:r>
      <w:r w:rsidR="009A220F">
        <w:t xml:space="preserve">, detailed information </w:t>
      </w:r>
      <w:r w:rsidR="00E2683B">
        <w:t>is provided by Ziyab et al.</w:t>
      </w:r>
      <w:r w:rsidR="00B52D8D">
        <w:fldChar w:fldCharType="begin">
          <w:fldData xml:space="preserve">PEVuZE5vdGU+PENpdGU+PEF1dGhvcj5aaXlhYjwvQXV0aG9yPjxZZWFyPjIwMTI8L1llYXI+PFJl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</w:fldData>
        </w:fldChar>
      </w:r>
      <w:r w:rsidR="00165874">
        <w:instrText xml:space="preserve"> ADDIN EN.CITE </w:instrText>
      </w:r>
      <w:r w:rsidR="00165874">
        <w:fldChar w:fldCharType="begin">
          <w:fldData xml:space="preserve">PEVuZE5vdGU+PENpdGU+PEF1dGhvcj5aaXlhYjwvQXV0aG9yPjxZZWFyPjIwMTI8L1llYXI+PFJl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</w:fldData>
        </w:fldChar>
      </w:r>
      <w:r w:rsidR="00165874">
        <w:instrText xml:space="preserve"> ADDIN EN.CITE.DATA </w:instrText>
      </w:r>
      <w:r w:rsidR="00165874">
        <w:fldChar w:fldCharType="end"/>
      </w:r>
      <w:r w:rsidR="00B52D8D">
        <w:fldChar w:fldCharType="separate"/>
      </w:r>
      <w:r w:rsidR="00165874" w:rsidRPr="00165874">
        <w:rPr>
          <w:noProof/>
          <w:vertAlign w:val="superscript"/>
        </w:rPr>
        <w:t>37</w:t>
      </w:r>
      <w:r w:rsidR="00B52D8D">
        <w:fldChar w:fldCharType="end"/>
      </w:r>
    </w:p>
    <w:p w14:paraId="791357B4" w14:textId="77777777" w:rsidR="007C4A16" w:rsidRDefault="007C4A16" w:rsidP="003F270D">
      <w:pPr>
        <w:spacing w:after="0" w:line="480" w:lineRule="auto"/>
      </w:pPr>
    </w:p>
    <w:p w14:paraId="791357B5" w14:textId="77777777" w:rsidR="0069283A" w:rsidRPr="002152BA" w:rsidRDefault="0069283A" w:rsidP="003F270D">
      <w:pPr>
        <w:spacing w:after="0" w:line="480" w:lineRule="auto"/>
        <w:rPr>
          <w:b/>
          <w:bCs/>
        </w:rPr>
      </w:pPr>
      <w:r w:rsidRPr="002152BA">
        <w:rPr>
          <w:b/>
          <w:bCs/>
        </w:rPr>
        <w:t>Measures of disease occurrence</w:t>
      </w:r>
    </w:p>
    <w:p w14:paraId="73A8FC88" w14:textId="23D84F4C" w:rsidR="00B02AA2" w:rsidRPr="00B02AA2" w:rsidRDefault="00B02AA2" w:rsidP="00B02AA2">
      <w:pPr>
        <w:spacing w:after="0" w:line="480" w:lineRule="auto"/>
      </w:pPr>
      <w:r w:rsidRPr="00B02AA2">
        <w:t xml:space="preserve">To investigate the natural course of eczema across the five analytical follow-ups (1-or-2, 4, 10, 18, 26 years), different measures of disease occurrence were estimated. The 12-month period prevalence was calculated at each follow-up as the number of existing cases divided by the total number of subjects participating in the respective follow-up. Incidence, to measure newly developed eczema, was defined at the 10, 18, and 26 years follow-ups as the number of new </w:t>
      </w:r>
      <w:r w:rsidRPr="00B02AA2">
        <w:lastRenderedPageBreak/>
        <w:t>cases at the respective follow-up divided by the total cohort at risk (i.e., disease-free in all preceding follow-ups).</w:t>
      </w:r>
      <w:r w:rsidRPr="00B02AA2">
        <w:fldChar w:fldCharType="begin"/>
      </w:r>
      <w:r>
        <w:instrText xml:space="preserve"> ADDIN EN.CITE &lt;EndNote&gt;&lt;Cite&gt;&lt;Author&gt;Soto-Ramirez&lt;/Author&gt;&lt;Year&gt;2013&lt;/Year&gt;&lt;RecNum&gt;43&lt;/RecNum&gt;&lt;DisplayText&gt;&lt;style face="superscript"&gt;38&lt;/style&gt;&lt;/DisplayText&gt;&lt;record&gt;&lt;rec-number&gt;43&lt;/rec-number&gt;&lt;foreign-keys&gt;&lt;key app="EN" db-id="5s5ze20sqvse5beee5x5vv95rpv909f55w5f" timestamp="1615570390"&gt;43&lt;/key&gt;&lt;/foreign-keys&gt;&lt;ref-type name="Journal Article"&gt;17&lt;/ref-type&gt;&lt;contributors&gt;&lt;authors&gt;&lt;author&gt;Soto-Ramirez, N.&lt;/author&gt;&lt;author&gt;Ziyab, A. H.&lt;/author&gt;&lt;author&gt;Karmaus, W.&lt;/author&gt;&lt;author&gt;Zhang, H.&lt;/author&gt;&lt;author&gt;Kurukulaaratchy, R. J.&lt;/author&gt;&lt;author&gt;Ewart, S.&lt;/author&gt;&lt;author&gt;Arshad, S. H.&lt;/author&gt;&lt;/authors&gt;&lt;/contributors&gt;&lt;auth-address&gt;Division of Epidemiology, Biostatistics, and Environmental Health, University of Memphis.&lt;/auth-address&gt;&lt;titles&gt;&lt;title&gt;Epidemiologic methods of assessing asthma and wheezing episodes in longitudinal studies: measures of change and stability&lt;/title&gt;&lt;secondary-title&gt;J Epidemiol&lt;/secondary-title&gt;&lt;/titles&gt;&lt;periodical&gt;&lt;full-title&gt;J Epidemiol&lt;/full-title&gt;&lt;/periodical&gt;&lt;pages&gt;399-410&lt;/pages&gt;&lt;volume&gt;23&lt;/volume&gt;&lt;number&gt;6&lt;/number&gt;&lt;keywords&gt;&lt;keyword&gt;Adolescent&lt;/keyword&gt;&lt;keyword&gt;Asthma/*diagnosis/*epidemiology&lt;/keyword&gt;&lt;keyword&gt;Child&lt;/keyword&gt;&lt;keyword&gt;Child, Preschool&lt;/keyword&gt;&lt;keyword&gt;Epidemiologic Methods&lt;/keyword&gt;&lt;keyword&gt;Female&lt;/keyword&gt;&lt;keyword&gt;Humans&lt;/keyword&gt;&lt;keyword&gt;Incidence&lt;/keyword&gt;&lt;keyword&gt;Infant&lt;/keyword&gt;&lt;keyword&gt;Longitudinal Studies&lt;/keyword&gt;&lt;keyword&gt;Male&lt;/keyword&gt;&lt;keyword&gt;Prevalence&lt;/keyword&gt;&lt;keyword&gt;Respiratory Sounds/*diagnosis&lt;/keyword&gt;&lt;keyword&gt;Sex Distribution&lt;/keyword&gt;&lt;keyword&gt;United Kingdom/epidemiology&lt;/keyword&gt;&lt;/keywords&gt;&lt;dates&gt;&lt;year&gt;2013&lt;/year&gt;&lt;/dates&gt;&lt;isbn&gt;1349-9092 (Electronic)&amp;#xD;0917-5040 (Linking)&lt;/isbn&gt;&lt;accession-num&gt;23994864&lt;/accession-num&gt;&lt;urls&gt;&lt;related-urls&gt;&lt;url&gt;https://www.ncbi.nlm.nih.gov/pubmed/23994864&lt;/url&gt;&lt;/related-urls&gt;&lt;/urls&gt;&lt;custom2&gt;PMC3834276&lt;/custom2&gt;&lt;electronic-resource-num&gt;10.2188/jea.je20120201&lt;/electronic-resource-num&gt;&lt;/record&gt;&lt;/Cite&gt;&lt;/EndNote&gt;</w:instrText>
      </w:r>
      <w:r w:rsidRPr="00B02AA2">
        <w:fldChar w:fldCharType="separate"/>
      </w:r>
      <w:r w:rsidRPr="00B02AA2">
        <w:rPr>
          <w:noProof/>
          <w:vertAlign w:val="superscript"/>
        </w:rPr>
        <w:t>38</w:t>
      </w:r>
      <w:r w:rsidRPr="00B02AA2">
        <w:fldChar w:fldCharType="end"/>
      </w:r>
      <w:r w:rsidRPr="00B02AA2">
        <w:t xml:space="preserve"> Remission, to estimate the proportion of cases that outgrew eczema, was defined at the 10, 18, and 26 years follow-ups as the number of cases that outgrew eczema at the respective follow-up divided by the cohort who had eczema in preceding follow-ups.</w:t>
      </w:r>
      <w:r w:rsidRPr="00B02AA2">
        <w:fldChar w:fldCharType="begin"/>
      </w:r>
      <w:r>
        <w:instrText xml:space="preserve"> ADDIN EN.CITE &lt;EndNote&gt;&lt;Cite&gt;&lt;Author&gt;Soto-Ramirez&lt;/Author&gt;&lt;Year&gt;2013&lt;/Year&gt;&lt;RecNum&gt;43&lt;/RecNum&gt;&lt;DisplayText&gt;&lt;style face="superscript"&gt;38&lt;/style&gt;&lt;/DisplayText&gt;&lt;record&gt;&lt;rec-number&gt;43&lt;/rec-number&gt;&lt;foreign-keys&gt;&lt;key app="EN" db-id="5s5ze20sqvse5beee5x5vv95rpv909f55w5f" timestamp="1615570390"&gt;43&lt;/key&gt;&lt;/foreign-keys&gt;&lt;ref-type name="Journal Article"&gt;17&lt;/ref-type&gt;&lt;contributors&gt;&lt;authors&gt;&lt;author&gt;Soto-Ramirez, N.&lt;/author&gt;&lt;author&gt;Ziyab, A. H.&lt;/author&gt;&lt;author&gt;Karmaus, W.&lt;/author&gt;&lt;author&gt;Zhang, H.&lt;/author&gt;&lt;author&gt;Kurukulaaratchy, R. J.&lt;/author&gt;&lt;author&gt;Ewart, S.&lt;/author&gt;&lt;author&gt;Arshad, S. H.&lt;/author&gt;&lt;/authors&gt;&lt;/contributors&gt;&lt;auth-address&gt;Division of Epidemiology, Biostatistics, and Environmental Health, University of Memphis.&lt;/auth-address&gt;&lt;titles&gt;&lt;title&gt;Epidemiologic methods of assessing asthma and wheezing episodes in longitudinal studies: measures of change and stability&lt;/title&gt;&lt;secondary-title&gt;J Epidemiol&lt;/secondary-title&gt;&lt;/titles&gt;&lt;periodical&gt;&lt;full-title&gt;J Epidemiol&lt;/full-title&gt;&lt;/periodical&gt;&lt;pages&gt;399-410&lt;/pages&gt;&lt;volume&gt;23&lt;/volume&gt;&lt;number&gt;6&lt;/number&gt;&lt;keywords&gt;&lt;keyword&gt;Adolescent&lt;/keyword&gt;&lt;keyword&gt;Asthma/*diagnosis/*epidemiology&lt;/keyword&gt;&lt;keyword&gt;Child&lt;/keyword&gt;&lt;keyword&gt;Child, Preschool&lt;/keyword&gt;&lt;keyword&gt;Epidemiologic Methods&lt;/keyword&gt;&lt;keyword&gt;Female&lt;/keyword&gt;&lt;keyword&gt;Humans&lt;/keyword&gt;&lt;keyword&gt;Incidence&lt;/keyword&gt;&lt;keyword&gt;Infant&lt;/keyword&gt;&lt;keyword&gt;Longitudinal Studies&lt;/keyword&gt;&lt;keyword&gt;Male&lt;/keyword&gt;&lt;keyword&gt;Prevalence&lt;/keyword&gt;&lt;keyword&gt;Respiratory Sounds/*diagnosis&lt;/keyword&gt;&lt;keyword&gt;Sex Distribution&lt;/keyword&gt;&lt;keyword&gt;United Kingdom/epidemiology&lt;/keyword&gt;&lt;/keywords&gt;&lt;dates&gt;&lt;year&gt;2013&lt;/year&gt;&lt;/dates&gt;&lt;isbn&gt;1349-9092 (Electronic)&amp;#xD;0917-5040 (Linking)&lt;/isbn&gt;&lt;accession-num&gt;23994864&lt;/accession-num&gt;&lt;urls&gt;&lt;related-urls&gt;&lt;url&gt;https://www.ncbi.nlm.nih.gov/pubmed/23994864&lt;/url&gt;&lt;/related-urls&gt;&lt;/urls&gt;&lt;custom2&gt;PMC3834276&lt;/custom2&gt;&lt;electronic-resource-num&gt;10.2188/jea.je20120201&lt;/electronic-resource-num&gt;&lt;/record&gt;&lt;/Cite&gt;&lt;/EndNote&gt;</w:instrText>
      </w:r>
      <w:r w:rsidRPr="00B02AA2">
        <w:fldChar w:fldCharType="separate"/>
      </w:r>
      <w:r w:rsidRPr="00B02AA2">
        <w:rPr>
          <w:noProof/>
          <w:vertAlign w:val="superscript"/>
        </w:rPr>
        <w:t>38</w:t>
      </w:r>
      <w:r w:rsidRPr="00B02AA2">
        <w:fldChar w:fldCharType="end"/>
      </w:r>
      <w:r w:rsidRPr="00B02AA2">
        <w:t xml:space="preserve"> Moreover, given the relapsing-remitting course of eczema, disease transition measures were estimated to describe the change in a person’s disease status between two consecutive assessments, regardless of whether it was the first such occurrence or whether prior data were missing.</w:t>
      </w:r>
      <w:r w:rsidRPr="00B02AA2">
        <w:fldChar w:fldCharType="begin">
          <w:fldData xml:space="preserve">PEVuZE5vdGU+PENpdGU+PEF1dGhvcj5aaXlhYjwvQXV0aG9yPjxZZWFyPjIwMTA8L1llYXI+PFJl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</w:fldData>
        </w:fldChar>
      </w:r>
      <w:r>
        <w:instrText xml:space="preserve"> ADDIN EN.CITE </w:instrText>
      </w:r>
      <w:r>
        <w:fldChar w:fldCharType="begin">
          <w:fldData xml:space="preserve">PEVuZE5vdGU+PENpdGU+PEF1dGhvcj5aaXlhYjwvQXV0aG9yPjxZZWFyPjIwMTA8L1llYXI+PFJl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</w:fldData>
        </w:fldChar>
      </w:r>
      <w:r>
        <w:instrText xml:space="preserve"> ADDIN EN.CITE.DATA </w:instrText>
      </w:r>
      <w:r>
        <w:fldChar w:fldCharType="end"/>
      </w:r>
      <w:r w:rsidRPr="00B02AA2">
        <w:fldChar w:fldCharType="separate"/>
      </w:r>
      <w:r w:rsidRPr="00B02AA2">
        <w:rPr>
          <w:noProof/>
          <w:vertAlign w:val="superscript"/>
        </w:rPr>
        <w:t>30,38,39</w:t>
      </w:r>
      <w:r w:rsidRPr="00B02AA2">
        <w:fldChar w:fldCharType="end"/>
      </w:r>
      <w:r w:rsidRPr="00B02AA2">
        <w:t xml:space="preserve"> Hence, four transition periods were considered in our analysis: 1-or-2 to 4 years, 4 to 10 years, 10 to 18 years, and 18 to 26 years. Positive transition (change from disease-free to diseased) was defined as the number of eczema cases at the end of the transition period divided by the number of subjects that were disease-free at the beginning of the transition period. Negative transition (change from diseased to disease-free) was defined as the number of eczema-free subjects at the end of the transition period divided by the number of subjects with eczema at the beginning of the transition period. It is worth noting that positive transition may capture some incident cases and negative transition may capture some remitting cases (i.e., some overlap may exist).</w:t>
      </w:r>
    </w:p>
    <w:p w14:paraId="791357B7" w14:textId="21A0518F" w:rsidR="0069283A" w:rsidRDefault="0069283A" w:rsidP="0069283A">
      <w:pPr>
        <w:spacing w:after="0" w:line="480" w:lineRule="auto"/>
      </w:pPr>
    </w:p>
    <w:p w14:paraId="791357BB" w14:textId="77777777" w:rsidR="00864266" w:rsidRPr="002152BA" w:rsidRDefault="00864266" w:rsidP="0069283A">
      <w:pPr>
        <w:spacing w:after="0" w:line="480" w:lineRule="auto"/>
        <w:rPr>
          <w:b/>
          <w:bCs/>
        </w:rPr>
      </w:pPr>
      <w:r w:rsidRPr="002152BA">
        <w:rPr>
          <w:b/>
          <w:bCs/>
        </w:rPr>
        <w:t>Trajectory analysis</w:t>
      </w:r>
    </w:p>
    <w:p w14:paraId="791357BC" w14:textId="5789A903" w:rsidR="001B0257" w:rsidRDefault="00D60EF6" w:rsidP="00B02AA2">
      <w:pPr>
        <w:spacing w:after="0" w:line="480" w:lineRule="auto"/>
      </w:pPr>
      <w:r>
        <w:t>D</w:t>
      </w:r>
      <w:r w:rsidR="009C6D00">
        <w:t>evelopmental trajectories</w:t>
      </w:r>
      <w:r>
        <w:t xml:space="preserve"> (i.e., distinct subgroups within the </w:t>
      </w:r>
      <w:r w:rsidR="00BA1039">
        <w:t xml:space="preserve">total </w:t>
      </w:r>
      <w:r>
        <w:t xml:space="preserve">sample that follow similar disease </w:t>
      </w:r>
      <w:r w:rsidR="00861700">
        <w:t>pattern</w:t>
      </w:r>
      <w:r w:rsidR="00EF4CAE">
        <w:t>s</w:t>
      </w:r>
      <w:r>
        <w:t xml:space="preserve"> over time) of </w:t>
      </w:r>
      <w:r w:rsidR="009C6D00">
        <w:t xml:space="preserve">eczema </w:t>
      </w:r>
      <w:r>
        <w:t>across ages</w:t>
      </w:r>
      <w:r w:rsidR="009C6D00">
        <w:t xml:space="preserve"> 1-</w:t>
      </w:r>
      <w:r>
        <w:t xml:space="preserve">or-2, 4, 10, 18, and 26 years were identified separately for males and females </w:t>
      </w:r>
      <w:r w:rsidR="00BA1039">
        <w:t>by applying</w:t>
      </w:r>
      <w:r>
        <w:t xml:space="preserve"> </w:t>
      </w:r>
      <w:r w:rsidR="00BA1039">
        <w:t>semiparametric mixture models using PROC TRAJ macro in SAS</w:t>
      </w:r>
      <w:r w:rsidR="009C6D00">
        <w:t xml:space="preserve"> </w:t>
      </w:r>
      <w:r w:rsidR="00BA1039">
        <w:t xml:space="preserve">9.4 </w:t>
      </w:r>
      <w:r w:rsidR="00861700">
        <w:t>(SAS Institute, Cary, North Carolina, USA)</w:t>
      </w:r>
      <w:r w:rsidR="00B14F09">
        <w:t>.</w:t>
      </w:r>
      <w:r w:rsidR="00466243">
        <w:fldChar w:fldCharType="begin"/>
      </w:r>
      <w:r w:rsidR="00B02AA2">
        <w:instrText xml:space="preserve"> ADDIN EN.CITE &lt;EndNote&gt;&lt;Cite&gt;&lt;Author&gt;Jones&lt;/Author&gt;&lt;Year&gt;2001&lt;/Year&gt;&lt;RecNum&gt;46&lt;/RecNum&gt;&lt;DisplayText&gt;&lt;style face="superscript"&gt;40,41&lt;/style&gt;&lt;/DisplayText&gt;&lt;record&gt;&lt;rec-number&gt;46&lt;/rec-number&gt;&lt;foreign-keys&gt;&lt;key app="EN" db-id="5s5ze20sqvse5beee5x5vv95rpv909f55w5f" timestamp="1615575605"&gt;46&lt;/key&gt;&lt;/foreign-keys&gt;&lt;ref-type name="Journal Article"&gt;17&lt;/ref-type&gt;&lt;contributors&gt;&lt;authors&gt;&lt;author&gt;Jones, B. L.&lt;/author&gt;&lt;author&gt;Nagin, D. S.&lt;/author&gt;&lt;author&gt;Roeder, K.&lt;/author&gt;&lt;/authors&gt;&lt;/contributors&gt;&lt;titles&gt;&lt;title&gt;A SAS Procedure Based on Mixture Models for Estimating Developmental Trajectories&lt;/title&gt;&lt;secondary-title&gt;Sociological Methods &amp;amp; Research&lt;/secondary-title&gt;&lt;/titles&gt;&lt;periodical&gt;&lt;full-title&gt;Sociological Methods &amp;amp; Research&lt;/full-title&gt;&lt;/periodical&gt;&lt;pages&gt;374-393&lt;/pages&gt;&lt;volume&gt;29&lt;/volume&gt;&lt;number&gt;3&lt;/number&gt;&lt;dates&gt;&lt;year&gt;2001&lt;/year&gt;&lt;/dates&gt;&lt;urls&gt;&lt;related-urls&gt;&lt;url&gt;https://journals.sagepub.com/doi/abs/10.1177/0049124101029003005&lt;/url&gt;&lt;/related-urls&gt;&lt;/urls&gt;&lt;electronic-resource-num&gt;10.1177/0049124101029003005&lt;/electronic-resource-num&gt;&lt;/record&gt;&lt;/Cite&gt;&lt;Cite&gt;&lt;Author&gt;Nagin&lt;/Author&gt;&lt;Year&gt;1999&lt;/Year&gt;&lt;RecNum&gt;45&lt;/RecNum&gt;&lt;record&gt;&lt;rec-number&gt;45&lt;/rec-number&gt;&lt;foreign-keys&gt;&lt;key app="EN" db-id="5s5ze20sqvse5beee5x5vv95rpv909f55w5f" timestamp="1615575416"&gt;45&lt;/key&gt;&lt;/foreign-keys&gt;&lt;ref-type name="Journal Article"&gt;17&lt;/ref-type&gt;&lt;contributors&gt;&lt;authors&gt;&lt;author&gt;Nagin, D. S.&lt;/author&gt;&lt;/authors&gt;&lt;/contributors&gt;&lt;titles&gt;&lt;title&gt;Analyzing developmental trajectories: A semiparametric, group-based approach&lt;/title&gt;&lt;secondary-title&gt;Psychological Methods&lt;/secondary-title&gt;&lt;/titles&gt;&lt;periodical&gt;&lt;full-title&gt;Psychological Methods&lt;/full-title&gt;&lt;/periodical&gt;&lt;pages&gt;139–157&lt;/pages&gt;&lt;volume&gt;4&lt;/volume&gt;&lt;number&gt;2&lt;/number&gt;&lt;dates&gt;&lt;year&gt;1999&lt;/year&gt;&lt;/dates&gt;&lt;urls&gt;&lt;/urls&gt;&lt;electronic-resource-num&gt;10.1037/1082-989X.4.2.139&lt;/electronic-resource-num&gt;&lt;/record&gt;&lt;/Cite&gt;&lt;/EndNote&gt;</w:instrText>
      </w:r>
      <w:r w:rsidR="00466243">
        <w:fldChar w:fldCharType="separate"/>
      </w:r>
      <w:r w:rsidR="00B02AA2" w:rsidRPr="00B02AA2">
        <w:rPr>
          <w:noProof/>
          <w:vertAlign w:val="superscript"/>
        </w:rPr>
        <w:t>40,41</w:t>
      </w:r>
      <w:r w:rsidR="00466243">
        <w:fldChar w:fldCharType="end"/>
      </w:r>
      <w:r w:rsidR="009C6D00">
        <w:t xml:space="preserve"> </w:t>
      </w:r>
      <w:r w:rsidR="004728CA">
        <w:t>S</w:t>
      </w:r>
      <w:r w:rsidR="004728CA" w:rsidRPr="004728CA">
        <w:t xml:space="preserve">ee the Methods section in this article’s </w:t>
      </w:r>
      <w:r w:rsidR="007B6706">
        <w:t>Supporting Information</w:t>
      </w:r>
      <w:r w:rsidR="004728CA" w:rsidRPr="004728CA">
        <w:t xml:space="preserve"> </w:t>
      </w:r>
      <w:r w:rsidR="004728CA">
        <w:t>for more details.</w:t>
      </w:r>
    </w:p>
    <w:p w14:paraId="791357BE" w14:textId="77777777" w:rsidR="006237E7" w:rsidRPr="002152BA" w:rsidRDefault="0069283A" w:rsidP="006237E7">
      <w:pPr>
        <w:spacing w:after="0" w:line="480" w:lineRule="auto"/>
        <w:rPr>
          <w:b/>
          <w:bCs/>
        </w:rPr>
      </w:pPr>
      <w:r w:rsidRPr="002152BA">
        <w:rPr>
          <w:b/>
          <w:bCs/>
        </w:rPr>
        <w:lastRenderedPageBreak/>
        <w:t>Statistical analysis</w:t>
      </w:r>
    </w:p>
    <w:p w14:paraId="791357BF" w14:textId="6F2DF78F" w:rsidR="0069283A" w:rsidRPr="007E0244" w:rsidRDefault="0069283A" w:rsidP="00B02AA2">
      <w:pPr>
        <w:spacing w:after="0" w:line="480" w:lineRule="auto"/>
      </w:pPr>
      <w:r>
        <w:t>All statistical analyses were conducted using SAS 9.4. The statistical significance level was set to α=0.05.</w:t>
      </w:r>
      <w:r w:rsidR="00252253">
        <w:t xml:space="preserve"> </w:t>
      </w:r>
      <w:r w:rsidR="007F3A91" w:rsidRPr="007F3A91">
        <w:t>Descriptive analyses were conducted to calculate frequencies and proportions of categorical variables</w:t>
      </w:r>
      <w:r w:rsidR="00252253" w:rsidRPr="00252253">
        <w:t xml:space="preserve"> </w:t>
      </w:r>
      <w:r w:rsidR="007F3A91">
        <w:t>and median and interquartile range (IQR) were used to describe continuous variables.</w:t>
      </w:r>
      <w:r w:rsidR="007E0244">
        <w:t xml:space="preserve"> Chi-square (</w:t>
      </w:r>
      <w:r w:rsidR="007E0244">
        <w:rPr>
          <w:rFonts w:cs="Times New Roman"/>
        </w:rPr>
        <w:t>ꭓ</w:t>
      </w:r>
      <w:r w:rsidR="007E0244">
        <w:rPr>
          <w:vertAlign w:val="superscript"/>
        </w:rPr>
        <w:t>2</w:t>
      </w:r>
      <w:r w:rsidR="007E0244">
        <w:t>) tests were used to assess differences in proportions across sex.</w:t>
      </w:r>
      <w:r w:rsidR="0011230D">
        <w:t xml:space="preserve"> </w:t>
      </w:r>
      <w:r w:rsidR="0011230D" w:rsidRPr="00192AF2">
        <w:rPr>
          <w:rFonts w:asciiTheme="majorBidi" w:hAnsiTheme="majorBidi" w:cstheme="majorBidi"/>
          <w:szCs w:val="24"/>
        </w:rPr>
        <w:t>To control for false</w:t>
      </w:r>
      <w:r w:rsidR="0011230D">
        <w:rPr>
          <w:rFonts w:asciiTheme="majorBidi" w:hAnsiTheme="majorBidi" w:cstheme="majorBidi"/>
          <w:szCs w:val="24"/>
        </w:rPr>
        <w:t xml:space="preserve"> </w:t>
      </w:r>
      <w:r w:rsidR="0011230D" w:rsidRPr="00192AF2">
        <w:rPr>
          <w:rFonts w:asciiTheme="majorBidi" w:hAnsiTheme="majorBidi" w:cstheme="majorBidi"/>
          <w:szCs w:val="24"/>
        </w:rPr>
        <w:t>positive results, we</w:t>
      </w:r>
      <w:r w:rsidR="0011230D">
        <w:rPr>
          <w:rFonts w:asciiTheme="majorBidi" w:hAnsiTheme="majorBidi" w:cstheme="majorBidi"/>
          <w:szCs w:val="24"/>
        </w:rPr>
        <w:t xml:space="preserve"> </w:t>
      </w:r>
      <w:r w:rsidR="0011230D" w:rsidRPr="00192AF2">
        <w:rPr>
          <w:rFonts w:asciiTheme="majorBidi" w:hAnsiTheme="majorBidi" w:cstheme="majorBidi"/>
          <w:szCs w:val="24"/>
        </w:rPr>
        <w:t>applied the false discovery rate (FDR) method to estimate</w:t>
      </w:r>
      <w:r w:rsidR="0011230D">
        <w:rPr>
          <w:rFonts w:asciiTheme="majorBidi" w:hAnsiTheme="majorBidi" w:cstheme="majorBidi"/>
          <w:szCs w:val="24"/>
        </w:rPr>
        <w:t xml:space="preserve"> </w:t>
      </w:r>
      <w:r w:rsidR="0011230D" w:rsidRPr="00192AF2">
        <w:rPr>
          <w:rFonts w:asciiTheme="majorBidi" w:hAnsiTheme="majorBidi" w:cstheme="majorBidi"/>
          <w:szCs w:val="24"/>
        </w:rPr>
        <w:t>adjusted p-values</w:t>
      </w:r>
      <w:r w:rsidR="0011230D">
        <w:rPr>
          <w:rFonts w:asciiTheme="majorBidi" w:hAnsiTheme="majorBidi" w:cstheme="majorBidi"/>
          <w:szCs w:val="24"/>
        </w:rPr>
        <w:t xml:space="preserve"> for the sex comparisons.</w:t>
      </w:r>
      <w:r w:rsidR="00C63E6C">
        <w:rPr>
          <w:rFonts w:asciiTheme="majorBidi" w:hAnsiTheme="majorBidi" w:cstheme="majorBidi"/>
          <w:szCs w:val="24"/>
        </w:rPr>
        <w:fldChar w:fldCharType="begin"/>
      </w:r>
      <w:r w:rsidR="00B02AA2">
        <w:rPr>
          <w:rFonts w:asciiTheme="majorBidi" w:hAnsiTheme="majorBidi" w:cstheme="majorBidi"/>
          <w:szCs w:val="24"/>
        </w:rPr>
        <w:instrText xml:space="preserve"> ADDIN EN.CITE &lt;EndNote&gt;&lt;Cite&gt;&lt;Author&gt;Benjamini&lt;/Author&gt;&lt;Year&gt;1995&lt;/Year&gt;&lt;RecNum&gt;65&lt;/RecNum&gt;&lt;DisplayText&gt;&lt;style face="superscript"&gt;42&lt;/style&gt;&lt;/DisplayText&gt;&lt;record&gt;&lt;rec-number&gt;65&lt;/rec-number&gt;&lt;foreign-keys&gt;&lt;key app="EN" db-id="5s5ze20sqvse5beee5x5vv95rpv909f55w5f" timestamp="1631290390"&gt;65&lt;/key&gt;&lt;/foreign-keys&gt;&lt;ref-type name="Journal Article"&gt;17&lt;/ref-type&gt;&lt;contributors&gt;&lt;authors&gt;&lt;author&gt;Benjamini, Y.&lt;/author&gt;&lt;author&gt;Hochberg, Y.&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urls&gt;&lt;/urls&gt;&lt;/record&gt;&lt;/Cite&gt;&lt;/EndNote&gt;</w:instrText>
      </w:r>
      <w:r w:rsidR="00C63E6C">
        <w:rPr>
          <w:rFonts w:asciiTheme="majorBidi" w:hAnsiTheme="majorBidi" w:cstheme="majorBidi"/>
          <w:szCs w:val="24"/>
        </w:rPr>
        <w:fldChar w:fldCharType="separate"/>
      </w:r>
      <w:r w:rsidR="00B02AA2" w:rsidRPr="00B02AA2">
        <w:rPr>
          <w:rFonts w:asciiTheme="majorBidi" w:hAnsiTheme="majorBidi" w:cstheme="majorBidi"/>
          <w:noProof/>
          <w:szCs w:val="24"/>
          <w:vertAlign w:val="superscript"/>
        </w:rPr>
        <w:t>42</w:t>
      </w:r>
      <w:r w:rsidR="00C63E6C">
        <w:rPr>
          <w:rFonts w:asciiTheme="majorBidi" w:hAnsiTheme="majorBidi" w:cstheme="majorBidi"/>
          <w:szCs w:val="24"/>
        </w:rPr>
        <w:fldChar w:fldCharType="end"/>
      </w:r>
      <w:r w:rsidR="007E0244">
        <w:t xml:space="preserve"> </w:t>
      </w:r>
      <w:r w:rsidR="00D63E6C">
        <w:t>Adjusted associations were assessed by applying a modified Poisson regression with robust variance estimation to estimate and infer risk ratios (</w:t>
      </w:r>
      <w:r w:rsidR="00AB3425">
        <w:t>R</w:t>
      </w:r>
      <w:r w:rsidR="00D63E6C">
        <w:t>R) and their 95% confidence intervals (CI)</w:t>
      </w:r>
      <w:r w:rsidR="00B14F09">
        <w:t>.</w:t>
      </w:r>
      <w:r w:rsidR="00294EFA">
        <w:fldChar w:fldCharType="begin"/>
      </w:r>
      <w:r w:rsidR="00B02AA2">
        <w:instrText xml:space="preserve"> ADDIN EN.CITE &lt;EndNote&gt;&lt;Cite&gt;&lt;Author&gt;Zou&lt;/Author&gt;&lt;Year&gt;2004&lt;/Year&gt;&lt;RecNum&gt;51&lt;/RecNum&gt;&lt;DisplayText&gt;&lt;style face="superscript"&gt;43&lt;/style&gt;&lt;/DisplayText&gt;&lt;record&gt;&lt;rec-number&gt;51&lt;/rec-number&gt;&lt;foreign-keys&gt;&lt;key app="EN" db-id="5s5ze20sqvse5beee5x5vv95rpv909f55w5f" timestamp="1615709368"&gt;51&lt;/key&gt;&lt;/foreign-keys&gt;&lt;ref-type name="Journal Article"&gt;17&lt;/ref-type&gt;&lt;contributors&gt;&lt;authors&gt;&lt;author&gt;Zou, G.&lt;/author&gt;&lt;/authors&gt;&lt;/contributors&gt;&lt;auth-address&gt;Robarts Clinical Trials, Robarts Research Institute, London, Ontario, Canada. gzou@robarts.ca&lt;/auth-address&gt;&lt;titles&gt;&lt;title&gt;A modified poisson regression approach to prospective studies with binary data&lt;/title&gt;&lt;secondary-title&gt;Am J Epidemiol&lt;/secondary-title&gt;&lt;/titles&gt;&lt;periodical&gt;&lt;full-title&gt;Am J Epidemiol&lt;/full-title&gt;&lt;/periodical&gt;&lt;pages&gt;702-6&lt;/pages&gt;&lt;volume&gt;159&lt;/volume&gt;&lt;number&gt;7&lt;/number&gt;&lt;keywords&gt;&lt;keyword&gt;Clinical Trials as Topic/*statistics &amp;amp; numerical data&lt;/keyword&gt;&lt;keyword&gt;Data Interpretation, Statistical&lt;/keyword&gt;&lt;keyword&gt;Humans&lt;/keyword&gt;&lt;keyword&gt;*Poisson Distribution&lt;/keyword&gt;&lt;keyword&gt;Prospective Studies&lt;/keyword&gt;&lt;keyword&gt;*Regression Analysis&lt;/keyword&gt;&lt;keyword&gt;Reproducibility of Results&lt;/keyword&gt;&lt;keyword&gt;*Risk&lt;/keyword&gt;&lt;/keywords&gt;&lt;dates&gt;&lt;year&gt;2004&lt;/year&gt;&lt;pub-dates&gt;&lt;date&gt;Apr 1&lt;/date&gt;&lt;/pub-dates&gt;&lt;/dates&gt;&lt;isbn&gt;0002-9262 (Print)&amp;#xD;0002-9262 (Linking)&lt;/isbn&gt;&lt;accession-num&gt;15033648&lt;/accession-num&gt;&lt;urls&gt;&lt;related-urls&gt;&lt;url&gt;https://www.ncbi.nlm.nih.gov/pubmed/15033648&lt;/url&gt;&lt;/related-urls&gt;&lt;/urls&gt;&lt;electronic-resource-num&gt;10.1093/aje/kwh090&lt;/electronic-resource-num&gt;&lt;/record&gt;&lt;/Cite&gt;&lt;/EndNote&gt;</w:instrText>
      </w:r>
      <w:r w:rsidR="00294EFA">
        <w:fldChar w:fldCharType="separate"/>
      </w:r>
      <w:r w:rsidR="00B02AA2" w:rsidRPr="00B02AA2">
        <w:rPr>
          <w:noProof/>
          <w:vertAlign w:val="superscript"/>
        </w:rPr>
        <w:t>43</w:t>
      </w:r>
      <w:r w:rsidR="00294EFA">
        <w:fldChar w:fldCharType="end"/>
      </w:r>
      <w:r w:rsidR="00294EFA">
        <w:t xml:space="preserve"> Adjusted associations between prenatal and early life risk factors (</w:t>
      </w:r>
      <w:r w:rsidR="00AB3425">
        <w:t>predictors</w:t>
      </w:r>
      <w:r w:rsidR="00294EFA">
        <w:t>) and eczema trajectories (outcome variable) were assessed s</w:t>
      </w:r>
      <w:r w:rsidR="00DC0476">
        <w:t>eparately for males and females.</w:t>
      </w:r>
      <w:r w:rsidR="00751F16">
        <w:t xml:space="preserve"> The “unaffected/transient” trajectory was set as the reference group and a series of three and four regression models were evaluated among males and females, respectively</w:t>
      </w:r>
      <w:r w:rsidR="00576E71">
        <w:t>, to assess the associations</w:t>
      </w:r>
      <w:r w:rsidR="00751F16">
        <w:t>.</w:t>
      </w:r>
    </w:p>
    <w:p w14:paraId="791357C0" w14:textId="77777777" w:rsidR="00C528D7" w:rsidRDefault="00C528D7" w:rsidP="00B83000">
      <w:pPr>
        <w:spacing w:after="0" w:line="480" w:lineRule="auto"/>
      </w:pPr>
      <w:r>
        <w:br w:type="page"/>
      </w:r>
    </w:p>
    <w:p w14:paraId="791357C1" w14:textId="77777777" w:rsidR="00E4313C" w:rsidRPr="005D313A" w:rsidRDefault="00C528D7" w:rsidP="00275479">
      <w:pPr>
        <w:spacing w:after="0" w:line="480" w:lineRule="auto"/>
        <w:rPr>
          <w:b/>
          <w:bCs/>
          <w:caps/>
        </w:rPr>
      </w:pPr>
      <w:r w:rsidRPr="005D313A">
        <w:rPr>
          <w:b/>
          <w:bCs/>
          <w:caps/>
        </w:rPr>
        <w:lastRenderedPageBreak/>
        <w:t>Results</w:t>
      </w:r>
    </w:p>
    <w:p w14:paraId="791357C2" w14:textId="77777777" w:rsidR="00C528D7" w:rsidRPr="00205B85" w:rsidRDefault="00252E2A" w:rsidP="00FE2BA0">
      <w:pPr>
        <w:spacing w:after="0" w:line="480" w:lineRule="auto"/>
        <w:rPr>
          <w:b/>
          <w:bCs/>
        </w:rPr>
      </w:pPr>
      <w:r w:rsidRPr="00205B85">
        <w:rPr>
          <w:b/>
          <w:bCs/>
        </w:rPr>
        <w:t xml:space="preserve">Description of </w:t>
      </w:r>
      <w:r w:rsidR="00AF2132" w:rsidRPr="00205B85">
        <w:rPr>
          <w:b/>
          <w:bCs/>
        </w:rPr>
        <w:t xml:space="preserve">the </w:t>
      </w:r>
      <w:r w:rsidRPr="00205B85">
        <w:rPr>
          <w:b/>
          <w:bCs/>
        </w:rPr>
        <w:t xml:space="preserve">study </w:t>
      </w:r>
      <w:r w:rsidR="00FE2BA0" w:rsidRPr="00205B85">
        <w:rPr>
          <w:b/>
          <w:bCs/>
        </w:rPr>
        <w:t>population</w:t>
      </w:r>
    </w:p>
    <w:p w14:paraId="791357C3" w14:textId="7C947F4E" w:rsidR="00FE2BA0" w:rsidRDefault="00872A64" w:rsidP="009A220F">
      <w:pPr>
        <w:spacing w:after="0" w:line="480" w:lineRule="auto"/>
      </w:pPr>
      <w:r>
        <w:t xml:space="preserve">In total, </w:t>
      </w:r>
      <w:r w:rsidR="000D70F2">
        <w:t xml:space="preserve">information on </w:t>
      </w:r>
      <w:r>
        <w:t xml:space="preserve">eczema </w:t>
      </w:r>
      <w:r w:rsidR="000D70F2">
        <w:t>status</w:t>
      </w:r>
      <w:r>
        <w:t xml:space="preserve"> was available </w:t>
      </w:r>
      <w:r w:rsidR="002467F0">
        <w:t>for</w:t>
      </w:r>
      <w:r>
        <w:t xml:space="preserve"> 1</w:t>
      </w:r>
      <w:r w:rsidR="00374F3B">
        <w:t>,</w:t>
      </w:r>
      <w:r>
        <w:t>377 (7</w:t>
      </w:r>
      <w:r w:rsidR="007A7CDF">
        <w:t>00 males</w:t>
      </w:r>
      <w:r>
        <w:t>), 1</w:t>
      </w:r>
      <w:r w:rsidR="00374F3B">
        <w:t>,</w:t>
      </w:r>
      <w:r>
        <w:t>214 (619 male</w:t>
      </w:r>
      <w:r w:rsidR="007A7CDF">
        <w:t>s</w:t>
      </w:r>
      <w:r>
        <w:t>), 1</w:t>
      </w:r>
      <w:r w:rsidR="00374F3B">
        <w:t>,</w:t>
      </w:r>
      <w:r>
        <w:t>359 (688 males), 1</w:t>
      </w:r>
      <w:r w:rsidR="00374F3B">
        <w:t>,</w:t>
      </w:r>
      <w:r>
        <w:t>307 (651 males), and 1</w:t>
      </w:r>
      <w:r w:rsidR="00374F3B">
        <w:t>,</w:t>
      </w:r>
      <w:r>
        <w:t xml:space="preserve">029 (469 males) </w:t>
      </w:r>
      <w:r w:rsidR="000D70F2">
        <w:t xml:space="preserve">study </w:t>
      </w:r>
      <w:r w:rsidR="00275479">
        <w:t>participants at ages 1-or-2, 4, 10, 18, and 26 years, respectively.</w:t>
      </w:r>
      <w:r>
        <w:t xml:space="preserve"> </w:t>
      </w:r>
      <w:r w:rsidR="00AF2132">
        <w:t xml:space="preserve">The total enrolled study sample and the analytical study sample were similar </w:t>
      </w:r>
      <w:r w:rsidR="007A7CDF">
        <w:t xml:space="preserve">with </w:t>
      </w:r>
      <w:r w:rsidR="007A7CDF" w:rsidRPr="007A7CDF">
        <w:t>respect to all characteristics under study</w:t>
      </w:r>
      <w:r w:rsidR="007A7CDF">
        <w:t xml:space="preserve"> (</w:t>
      </w:r>
      <w:r w:rsidR="00F170D3">
        <w:t>Table 1</w:t>
      </w:r>
      <w:r w:rsidR="007A7CDF">
        <w:t xml:space="preserve">). </w:t>
      </w:r>
      <w:r w:rsidR="00FE2BA0">
        <w:t xml:space="preserve">The combined proportion of carrying the minor </w:t>
      </w:r>
      <w:r w:rsidR="00FB442B">
        <w:t xml:space="preserve">(loss-of-function) </w:t>
      </w:r>
      <w:r w:rsidR="00FE2BA0">
        <w:t xml:space="preserve">allele(s) of </w:t>
      </w:r>
      <w:r w:rsidR="00FE2BA0" w:rsidRPr="00FE2BA0">
        <w:rPr>
          <w:i/>
          <w:iCs/>
        </w:rPr>
        <w:t>FLG</w:t>
      </w:r>
      <w:r w:rsidR="00FE2BA0">
        <w:rPr>
          <w:i/>
          <w:iCs/>
        </w:rPr>
        <w:t xml:space="preserve"> </w:t>
      </w:r>
      <w:r w:rsidR="00FE2BA0">
        <w:t>variants R501X, 2282del4, and</w:t>
      </w:r>
      <w:r w:rsidR="00E31132">
        <w:t>/or</w:t>
      </w:r>
      <w:r w:rsidR="00FE2BA0">
        <w:t xml:space="preserve"> S3247X was 10.3% (</w:t>
      </w:r>
      <w:r w:rsidR="00FE2BA0" w:rsidRPr="00FE2BA0">
        <w:t>11</w:t>
      </w:r>
      <w:r w:rsidR="007A7CDF">
        <w:t>6</w:t>
      </w:r>
      <w:r w:rsidR="00FE2BA0" w:rsidRPr="00FE2BA0">
        <w:t>/1</w:t>
      </w:r>
      <w:r w:rsidR="00374F3B">
        <w:t>,</w:t>
      </w:r>
      <w:r w:rsidR="00FE2BA0" w:rsidRPr="00FE2BA0">
        <w:t>1</w:t>
      </w:r>
      <w:r w:rsidR="007A7CDF">
        <w:t>29</w:t>
      </w:r>
      <w:r w:rsidR="00FE2BA0" w:rsidRPr="00FE2BA0">
        <w:t>)</w:t>
      </w:r>
      <w:r w:rsidR="00FE2BA0">
        <w:t xml:space="preserve"> in the </w:t>
      </w:r>
      <w:r w:rsidR="007A7CDF">
        <w:t xml:space="preserve">analytical </w:t>
      </w:r>
      <w:r w:rsidR="00FE2BA0">
        <w:t xml:space="preserve">study </w:t>
      </w:r>
      <w:r w:rsidR="007A7CDF">
        <w:t>sample.</w:t>
      </w:r>
      <w:r w:rsidR="009A220F">
        <w:t xml:space="preserve"> </w:t>
      </w:r>
      <w:r w:rsidR="009A220F" w:rsidRPr="009A220F">
        <w:t xml:space="preserve">No individuals were homozygous for the minor allele of any </w:t>
      </w:r>
      <w:r w:rsidR="009A220F" w:rsidRPr="009A220F">
        <w:rPr>
          <w:i/>
          <w:iCs/>
        </w:rPr>
        <w:t>FLG</w:t>
      </w:r>
      <w:r w:rsidR="009A220F" w:rsidRPr="009A220F">
        <w:t xml:space="preserve"> variants. One person had a compound heterozygous genotype for R501X and 2282del4, and this person was analyzed with the heterozygotes.</w:t>
      </w:r>
    </w:p>
    <w:p w14:paraId="791357C4" w14:textId="77777777" w:rsidR="00252E2A" w:rsidRDefault="00252E2A" w:rsidP="00275479">
      <w:pPr>
        <w:spacing w:after="0" w:line="480" w:lineRule="auto"/>
      </w:pPr>
    </w:p>
    <w:p w14:paraId="791357C5" w14:textId="77777777" w:rsidR="00252E2A" w:rsidRPr="00205B85" w:rsidRDefault="00252E2A" w:rsidP="00275479">
      <w:pPr>
        <w:spacing w:after="0" w:line="480" w:lineRule="auto"/>
        <w:rPr>
          <w:b/>
          <w:bCs/>
        </w:rPr>
      </w:pPr>
      <w:r w:rsidRPr="00205B85">
        <w:rPr>
          <w:b/>
          <w:bCs/>
        </w:rPr>
        <w:t>Measures of disease occurrence</w:t>
      </w:r>
    </w:p>
    <w:p w14:paraId="791357C6" w14:textId="076B277C" w:rsidR="00252E2A" w:rsidRDefault="00D9703A" w:rsidP="001A7173">
      <w:pPr>
        <w:spacing w:after="0" w:line="480" w:lineRule="auto"/>
      </w:pPr>
      <w:r>
        <w:t xml:space="preserve">Estimates of the 12-month period prevalence, positive transition, incidence, negative transition, and remission of eczema from 1-or-2 to 26 years of age are shown in </w:t>
      </w:r>
      <w:r w:rsidR="00DF4A43">
        <w:t xml:space="preserve">Table </w:t>
      </w:r>
      <w:r w:rsidR="005B518F">
        <w:t>2</w:t>
      </w:r>
      <w:r>
        <w:t>.</w:t>
      </w:r>
      <w:r w:rsidR="00D12BA1">
        <w:t xml:space="preserve"> </w:t>
      </w:r>
      <w:r w:rsidR="00080804">
        <w:t xml:space="preserve">The 12-month prevalence of eczema was highest at 1-or-2 years </w:t>
      </w:r>
      <w:r w:rsidR="00155E58">
        <w:t xml:space="preserve">(14.2%) </w:t>
      </w:r>
      <w:r w:rsidR="00080804">
        <w:t>and lowest at 26 years</w:t>
      </w:r>
      <w:r w:rsidR="00155E58">
        <w:t xml:space="preserve"> (10.2%)</w:t>
      </w:r>
      <w:r w:rsidR="00080804">
        <w:t xml:space="preserve">. </w:t>
      </w:r>
      <w:r w:rsidR="00D12BA1">
        <w:t xml:space="preserve">Among males, eczema was most </w:t>
      </w:r>
      <w:r w:rsidR="00AD1233">
        <w:t>prevalent</w:t>
      </w:r>
      <w:r w:rsidR="00D12BA1">
        <w:t xml:space="preserve"> </w:t>
      </w:r>
      <w:r w:rsidR="005F0B80">
        <w:t xml:space="preserve">at 1-or-2 years </w:t>
      </w:r>
      <w:r w:rsidR="00D12BA1">
        <w:t xml:space="preserve">(14.6%) and lowest </w:t>
      </w:r>
      <w:r w:rsidR="005F0B80">
        <w:t xml:space="preserve">at 18 years </w:t>
      </w:r>
      <w:r w:rsidR="00D12BA1">
        <w:t xml:space="preserve">(8.3% at 18 years) and </w:t>
      </w:r>
      <w:r w:rsidR="001A7173">
        <w:t>26 years</w:t>
      </w:r>
      <w:r w:rsidR="00D12BA1">
        <w:t xml:space="preserve"> (8.5%). Among females, eczema was most prevalent </w:t>
      </w:r>
      <w:r w:rsidR="001A7173">
        <w:t>at 18 years</w:t>
      </w:r>
      <w:r w:rsidR="00D12BA1">
        <w:t xml:space="preserve"> (16.3%) and lowest </w:t>
      </w:r>
      <w:r w:rsidR="001A7173">
        <w:t>at 26 years</w:t>
      </w:r>
      <w:r w:rsidR="00D12BA1">
        <w:t xml:space="preserve"> (11.6%; </w:t>
      </w:r>
      <w:r w:rsidR="00DF4A43">
        <w:t xml:space="preserve">Table </w:t>
      </w:r>
      <w:r w:rsidR="00CF69EC">
        <w:t>2</w:t>
      </w:r>
      <w:r w:rsidR="00147889">
        <w:t>, Figure S1</w:t>
      </w:r>
      <w:r w:rsidR="00D12BA1">
        <w:t>). Only minor difference</w:t>
      </w:r>
      <w:r w:rsidR="00FA52AD">
        <w:t>s</w:t>
      </w:r>
      <w:r w:rsidR="00D12BA1">
        <w:t xml:space="preserve"> </w:t>
      </w:r>
      <w:r w:rsidR="00FA52AD">
        <w:t xml:space="preserve">in the prevalence </w:t>
      </w:r>
      <w:r w:rsidR="00D12BA1">
        <w:t xml:space="preserve">were detected between males and females up to 10 years of age; however, eczema was </w:t>
      </w:r>
      <w:r w:rsidR="00EB763A">
        <w:t xml:space="preserve">statistically significantly </w:t>
      </w:r>
      <w:r w:rsidR="00D12BA1">
        <w:t>more common among females compared to ma</w:t>
      </w:r>
      <w:r w:rsidR="00FA52AD">
        <w:t xml:space="preserve">les at age 18 </w:t>
      </w:r>
      <w:r w:rsidR="00E31132">
        <w:t xml:space="preserve">years </w:t>
      </w:r>
      <w:r w:rsidR="00FA52AD">
        <w:t>(16.3% vs. 8.3%</w:t>
      </w:r>
      <w:r w:rsidR="00E31132">
        <w:t>, p &lt;0.001</w:t>
      </w:r>
      <w:r w:rsidR="00C63E6C">
        <w:t>, FDR adjusted p &lt;0.001</w:t>
      </w:r>
      <w:r w:rsidR="00FA52AD">
        <w:t xml:space="preserve">) and </w:t>
      </w:r>
      <w:r w:rsidR="00C63E6C">
        <w:t xml:space="preserve">slightly higher </w:t>
      </w:r>
      <w:r w:rsidR="00E31132">
        <w:t xml:space="preserve">at </w:t>
      </w:r>
      <w:r w:rsidR="00FA52AD">
        <w:t xml:space="preserve">26 </w:t>
      </w:r>
      <w:r w:rsidR="00E31132">
        <w:t xml:space="preserve">years </w:t>
      </w:r>
      <w:r w:rsidR="00FA52AD">
        <w:t>(11.6% vs. 8.5%</w:t>
      </w:r>
      <w:r w:rsidR="00E31132">
        <w:t>, p = 0.104</w:t>
      </w:r>
      <w:r w:rsidR="00C63E6C">
        <w:t xml:space="preserve">, FDR adjusted p = </w:t>
      </w:r>
      <w:r w:rsidR="00C63E6C" w:rsidRPr="00C63E6C">
        <w:t>0.395</w:t>
      </w:r>
      <w:r w:rsidR="00E31132">
        <w:t xml:space="preserve">; </w:t>
      </w:r>
      <w:r w:rsidR="00DF4A43">
        <w:t xml:space="preserve">Table </w:t>
      </w:r>
      <w:r w:rsidR="00CF69EC">
        <w:t>2</w:t>
      </w:r>
      <w:r w:rsidR="00E31132">
        <w:t>).</w:t>
      </w:r>
    </w:p>
    <w:p w14:paraId="791357C7" w14:textId="77777777" w:rsidR="00252E2A" w:rsidRDefault="00252E2A" w:rsidP="00275479">
      <w:pPr>
        <w:spacing w:after="0" w:line="480" w:lineRule="auto"/>
      </w:pPr>
    </w:p>
    <w:p w14:paraId="791357C8" w14:textId="1C3697DC" w:rsidR="00FA52AD" w:rsidRDefault="00FA52AD" w:rsidP="0025558C">
      <w:pPr>
        <w:spacing w:after="0" w:line="480" w:lineRule="auto"/>
      </w:pPr>
      <w:r>
        <w:lastRenderedPageBreak/>
        <w:t>Positive transition (i.e., change in eczema status from ‘no eczema’ to ‘yes eczema</w:t>
      </w:r>
      <w:r w:rsidR="00457929">
        <w:t>’</w:t>
      </w:r>
      <w:r>
        <w:t xml:space="preserve"> in two consecutive follow-ups) was highest in males between 4 and 10 years (8.3%) and lowest between 18 and 26 years (4.0%; </w:t>
      </w:r>
      <w:r w:rsidR="00DF4A43">
        <w:t xml:space="preserve">Table </w:t>
      </w:r>
      <w:r w:rsidR="00CF69EC">
        <w:t>2</w:t>
      </w:r>
      <w:r>
        <w:t>). Among females, positive transition was highest between 10 and 18 years (9.4%)</w:t>
      </w:r>
      <w:r w:rsidR="00EE48F3">
        <w:t xml:space="preserve"> and lowest between 1-or-2 </w:t>
      </w:r>
      <w:r w:rsidR="00CF5EA3">
        <w:t>and</w:t>
      </w:r>
      <w:r w:rsidR="00EE48F3">
        <w:t xml:space="preserve"> 4 years (5.5%)</w:t>
      </w:r>
      <w:r w:rsidR="00080804">
        <w:t xml:space="preserve"> and 18 </w:t>
      </w:r>
      <w:r w:rsidR="00CF5EA3">
        <w:t>and</w:t>
      </w:r>
      <w:r w:rsidR="00080804">
        <w:t xml:space="preserve"> 26 years (5.8%)</w:t>
      </w:r>
      <w:r>
        <w:t>.</w:t>
      </w:r>
      <w:r w:rsidR="00B53213">
        <w:t xml:space="preserve"> </w:t>
      </w:r>
      <w:r w:rsidR="007874C6">
        <w:t>Positive transition between 10 and 18 years was</w:t>
      </w:r>
      <w:r w:rsidR="00C9492E">
        <w:t xml:space="preserve"> statistically significantly</w:t>
      </w:r>
      <w:r w:rsidR="007874C6">
        <w:t xml:space="preserve"> higher in females compared to males</w:t>
      </w:r>
      <w:r w:rsidR="00155E58">
        <w:t xml:space="preserve"> (9.4% vs. 4.3%</w:t>
      </w:r>
      <w:r w:rsidR="00CF5EA3">
        <w:t>, p = 0.001</w:t>
      </w:r>
      <w:r w:rsidR="00C63E6C">
        <w:t xml:space="preserve">, FDR adjusted p = </w:t>
      </w:r>
      <w:r w:rsidR="00C63E6C" w:rsidRPr="00C63E6C">
        <w:t>0.009</w:t>
      </w:r>
      <w:r w:rsidR="00155E58">
        <w:t>)</w:t>
      </w:r>
      <w:r w:rsidR="007874C6">
        <w:t xml:space="preserve">. </w:t>
      </w:r>
      <w:r w:rsidR="00B53213">
        <w:t xml:space="preserve">Incidence (i.e., the first occurrence of eczema) </w:t>
      </w:r>
      <w:r w:rsidR="00080804">
        <w:t>of eczema decrease</w:t>
      </w:r>
      <w:r w:rsidR="002E411D">
        <w:t>d</w:t>
      </w:r>
      <w:r w:rsidR="00080804">
        <w:t xml:space="preserve"> over </w:t>
      </w:r>
      <w:r w:rsidR="002E411D">
        <w:t xml:space="preserve">the </w:t>
      </w:r>
      <w:r w:rsidR="00080804">
        <w:t>age</w:t>
      </w:r>
      <w:r w:rsidR="002E411D">
        <w:t>s</w:t>
      </w:r>
      <w:r w:rsidR="00080804">
        <w:t xml:space="preserve"> </w:t>
      </w:r>
      <w:r w:rsidR="0025558C">
        <w:t>from 6.9% at age 10</w:t>
      </w:r>
      <w:r w:rsidR="00C63E6C">
        <w:t xml:space="preserve"> to 3.0% at age 26 years. </w:t>
      </w:r>
      <w:r w:rsidR="0025558C">
        <w:t xml:space="preserve">Similar to the finding of positive transition measure, incidence at age 18 years was higher in females than males </w:t>
      </w:r>
      <w:r w:rsidR="00B53213">
        <w:t>(8.</w:t>
      </w:r>
      <w:r w:rsidR="00C06B2E">
        <w:t>2</w:t>
      </w:r>
      <w:r w:rsidR="00B53213">
        <w:t>%</w:t>
      </w:r>
      <w:r w:rsidR="003E6865">
        <w:t xml:space="preserve"> vs. 3.0%, p</w:t>
      </w:r>
      <w:r w:rsidR="00CF5EA3">
        <w:t xml:space="preserve"> </w:t>
      </w:r>
      <w:r w:rsidR="003E6865">
        <w:t>=</w:t>
      </w:r>
      <w:r w:rsidR="00CF5EA3">
        <w:t xml:space="preserve"> </w:t>
      </w:r>
      <w:r w:rsidR="003E6865">
        <w:t>0.002</w:t>
      </w:r>
      <w:r w:rsidR="0025558C">
        <w:t xml:space="preserve">, FDR adjusted p = </w:t>
      </w:r>
      <w:r w:rsidR="0025558C" w:rsidRPr="0025558C">
        <w:t>0.01</w:t>
      </w:r>
      <w:r w:rsidR="0025558C">
        <w:t>3</w:t>
      </w:r>
      <w:r w:rsidR="00B53213">
        <w:t>)</w:t>
      </w:r>
      <w:r w:rsidR="00484B14">
        <w:t xml:space="preserve">, a trend, which </w:t>
      </w:r>
      <w:r w:rsidR="00CF5EA3">
        <w:t>partially continued at age</w:t>
      </w:r>
      <w:r w:rsidR="007874C6">
        <w:t xml:space="preserve"> 26 years (</w:t>
      </w:r>
      <w:r w:rsidR="00DF4A43">
        <w:t xml:space="preserve">Table </w:t>
      </w:r>
      <w:r w:rsidR="00CF69EC">
        <w:t>2</w:t>
      </w:r>
      <w:r w:rsidR="007874C6">
        <w:t>).</w:t>
      </w:r>
    </w:p>
    <w:p w14:paraId="791357C9" w14:textId="77777777" w:rsidR="007874C6" w:rsidRDefault="007874C6" w:rsidP="007874C6">
      <w:pPr>
        <w:spacing w:after="0" w:line="480" w:lineRule="auto"/>
      </w:pPr>
    </w:p>
    <w:p w14:paraId="791357CA" w14:textId="3911991A" w:rsidR="007874C6" w:rsidRDefault="00457929" w:rsidP="00CF69EC">
      <w:pPr>
        <w:spacing w:after="0" w:line="480" w:lineRule="auto"/>
      </w:pPr>
      <w:r>
        <w:t xml:space="preserve">Negative transition (i.e., change in eczema status from ‘yes eczema’ to ‘no eczema’ in two consecutive follow-ups) was highest in males between 10 and 18 years (65.4%) and highest in females </w:t>
      </w:r>
      <w:r w:rsidR="00DE3492">
        <w:t xml:space="preserve">between 18 and 26 years (61.2%; </w:t>
      </w:r>
      <w:r w:rsidR="00DF4A43">
        <w:t xml:space="preserve">Table </w:t>
      </w:r>
      <w:r w:rsidR="00CF69EC">
        <w:t>2</w:t>
      </w:r>
      <w:r w:rsidR="00DE3492">
        <w:t>). On the bas</w:t>
      </w:r>
      <w:r w:rsidR="00956D61">
        <w:t>e</w:t>
      </w:r>
      <w:r w:rsidR="00DE3492">
        <w:t xml:space="preserve"> of negative transition, males were more likely than females to </w:t>
      </w:r>
      <w:r w:rsidR="00205B85">
        <w:t>experience negative transition of</w:t>
      </w:r>
      <w:r w:rsidR="00DE3492">
        <w:t xml:space="preserve"> eczema between 10 and 18 years (65.4% vs. 50.0%</w:t>
      </w:r>
      <w:r w:rsidR="00EF66EE">
        <w:t>, p</w:t>
      </w:r>
      <w:r w:rsidR="00CF5EA3">
        <w:t xml:space="preserve"> </w:t>
      </w:r>
      <w:r w:rsidR="00EF66EE">
        <w:t>=</w:t>
      </w:r>
      <w:r w:rsidR="00CF5EA3">
        <w:t xml:space="preserve"> </w:t>
      </w:r>
      <w:r w:rsidR="003D3761">
        <w:t>0.04</w:t>
      </w:r>
      <w:r w:rsidR="00CF5EA3">
        <w:t>4</w:t>
      </w:r>
      <w:r w:rsidR="00F0130B">
        <w:t>, FDR adjusted p =</w:t>
      </w:r>
      <w:r w:rsidR="00F0130B" w:rsidRPr="00F0130B">
        <w:t xml:space="preserve"> 0.187</w:t>
      </w:r>
      <w:r w:rsidR="00DE3492">
        <w:t xml:space="preserve">), with no sex differences detected at other </w:t>
      </w:r>
      <w:r w:rsidR="00797115">
        <w:t xml:space="preserve">negative </w:t>
      </w:r>
      <w:r w:rsidR="00DE3492">
        <w:t>transition periods. Remission (i.e., outgrowing eczema) was highest in males at age 18 years (39.1%) and highest in f</w:t>
      </w:r>
      <w:r w:rsidR="00C72346">
        <w:t>emales at age 26 years (45.5%</w:t>
      </w:r>
      <w:r w:rsidR="00DE3492">
        <w:t xml:space="preserve">; </w:t>
      </w:r>
      <w:r w:rsidR="00DF4A43">
        <w:t xml:space="preserve">Table </w:t>
      </w:r>
      <w:r w:rsidR="00CF69EC">
        <w:t>2</w:t>
      </w:r>
      <w:r w:rsidR="00DE3492">
        <w:t>)</w:t>
      </w:r>
      <w:r w:rsidR="003D3761">
        <w:t xml:space="preserve"> without showing statistically significant differences</w:t>
      </w:r>
      <w:r w:rsidR="00F0130B">
        <w:t xml:space="preserve"> between the sexes</w:t>
      </w:r>
      <w:r w:rsidR="00DE3492">
        <w:t>.</w:t>
      </w:r>
    </w:p>
    <w:p w14:paraId="791357CB" w14:textId="77777777" w:rsidR="00954F71" w:rsidRDefault="00954F71" w:rsidP="0076100C">
      <w:pPr>
        <w:spacing w:after="0" w:line="480" w:lineRule="auto"/>
      </w:pPr>
    </w:p>
    <w:p w14:paraId="791357CC" w14:textId="77777777" w:rsidR="00252E2A" w:rsidRPr="00205B85" w:rsidRDefault="00252E2A" w:rsidP="0076100C">
      <w:pPr>
        <w:spacing w:after="0" w:line="480" w:lineRule="auto"/>
        <w:rPr>
          <w:b/>
          <w:bCs/>
        </w:rPr>
      </w:pPr>
      <w:r w:rsidRPr="00205B85">
        <w:rPr>
          <w:b/>
          <w:bCs/>
        </w:rPr>
        <w:t>Developmental trajectories of eczema</w:t>
      </w:r>
    </w:p>
    <w:p w14:paraId="791357CD" w14:textId="68999522" w:rsidR="00C528D7" w:rsidRDefault="0076100C" w:rsidP="00E65D9A">
      <w:pPr>
        <w:spacing w:after="0" w:line="480" w:lineRule="auto"/>
      </w:pPr>
      <w:r>
        <w:t>Trajectories of eczema development across the first 26 years of age were determined</w:t>
      </w:r>
      <w:r w:rsidR="006C585F">
        <w:t xml:space="preserve"> separately for male and female</w:t>
      </w:r>
      <w:r>
        <w:t xml:space="preserve"> subjects</w:t>
      </w:r>
      <w:r w:rsidR="00CB393B">
        <w:t xml:space="preserve">. </w:t>
      </w:r>
      <w:r w:rsidR="00EF4117">
        <w:t>The o</w:t>
      </w:r>
      <w:r w:rsidR="00CB393B">
        <w:t xml:space="preserve">ptimum number of trajectories was determined based on BIC </w:t>
      </w:r>
      <w:r w:rsidR="00CB393B">
        <w:lastRenderedPageBreak/>
        <w:t xml:space="preserve">as shown in Table </w:t>
      </w:r>
      <w:r w:rsidR="00E65D9A">
        <w:t>S</w:t>
      </w:r>
      <w:r w:rsidR="00CB393B">
        <w:t>1</w:t>
      </w:r>
      <w:r w:rsidR="00833B6C">
        <w:t xml:space="preserve"> in this article’s </w:t>
      </w:r>
      <w:r w:rsidR="00E65D9A">
        <w:t>Supporting Information</w:t>
      </w:r>
      <w:r w:rsidR="00CB393B">
        <w:t xml:space="preserve">. In males, the development of eczema </w:t>
      </w:r>
      <w:r w:rsidR="00A23C2C">
        <w:t xml:space="preserve">from infancy to 26 years of age </w:t>
      </w:r>
      <w:r w:rsidR="00CB393B">
        <w:t xml:space="preserve">was best represented by </w:t>
      </w:r>
      <w:r w:rsidR="00EB5C92">
        <w:t>four</w:t>
      </w:r>
      <w:r w:rsidR="00CB393B">
        <w:t xml:space="preserve"> developmental trajectories, </w:t>
      </w:r>
      <w:r w:rsidR="00A23C2C">
        <w:t>labeled as:</w:t>
      </w:r>
      <w:r w:rsidR="00CB393B">
        <w:t xml:space="preserve"> (1) </w:t>
      </w:r>
      <w:r w:rsidR="00A23C2C">
        <w:t>unaffected/trans</w:t>
      </w:r>
      <w:r w:rsidR="00B67F7D">
        <w:t>ient (77.7%, n = 541), (2) mid</w:t>
      </w:r>
      <w:r w:rsidR="00A23C2C">
        <w:t xml:space="preserve">-onset late-resolving (7.8%, n = 54), (3) </w:t>
      </w:r>
      <w:r w:rsidR="00B67F7D">
        <w:t>late</w:t>
      </w:r>
      <w:r w:rsidR="00A23C2C">
        <w:t>-onset (5.2%, n = 36), and (4) early-onset persistent (9.3%, n = 65; Fig</w:t>
      </w:r>
      <w:r w:rsidR="00CF69EC">
        <w:t>ure</w:t>
      </w:r>
      <w:r w:rsidR="00A23C2C">
        <w:t xml:space="preserve"> 1</w:t>
      </w:r>
      <w:r w:rsidR="00E56942">
        <w:t>A</w:t>
      </w:r>
      <w:r w:rsidR="00A23C2C">
        <w:t xml:space="preserve">). In females, the development of eczema across the first 26 years of life was best represented by </w:t>
      </w:r>
      <w:r w:rsidR="00EB5C92">
        <w:t>five</w:t>
      </w:r>
      <w:r w:rsidR="00A23C2C">
        <w:t xml:space="preserve"> developmental trajectories, labeled as: (1) </w:t>
      </w:r>
      <w:bookmarkStart w:id="1" w:name="OLE_LINK1"/>
      <w:r w:rsidR="00A23C2C">
        <w:t>unaffected/transient</w:t>
      </w:r>
      <w:bookmarkEnd w:id="1"/>
      <w:r w:rsidR="00A23C2C">
        <w:t xml:space="preserve"> (73.0%, n = 500), (2) early-onset early-resolving (7.7</w:t>
      </w:r>
      <w:r w:rsidR="00CF5EA3">
        <w:t>%</w:t>
      </w:r>
      <w:r w:rsidR="00A23C2C">
        <w:t>, n = 53), (</w:t>
      </w:r>
      <w:r w:rsidR="003E2574">
        <w:t>3</w:t>
      </w:r>
      <w:r w:rsidR="00A23C2C">
        <w:t xml:space="preserve">) </w:t>
      </w:r>
      <w:r w:rsidR="00B67F7D">
        <w:t>mid</w:t>
      </w:r>
      <w:r w:rsidR="00A23C2C">
        <w:t>-onset late-resolving (</w:t>
      </w:r>
      <w:r w:rsidR="003E2574">
        <w:t>4</w:t>
      </w:r>
      <w:r w:rsidR="00A23C2C">
        <w:t>.</w:t>
      </w:r>
      <w:r w:rsidR="003E2574">
        <w:t>4</w:t>
      </w:r>
      <w:r w:rsidR="00A23C2C">
        <w:t xml:space="preserve">%, n = </w:t>
      </w:r>
      <w:r w:rsidR="003E2574">
        <w:t>30</w:t>
      </w:r>
      <w:r w:rsidR="00A23C2C">
        <w:t>), (</w:t>
      </w:r>
      <w:r w:rsidR="003E2574">
        <w:t>4</w:t>
      </w:r>
      <w:r w:rsidR="00A23C2C">
        <w:t xml:space="preserve">) </w:t>
      </w:r>
      <w:r w:rsidR="00B67F7D">
        <w:t>late</w:t>
      </w:r>
      <w:r w:rsidR="00A23C2C">
        <w:t>-onset (</w:t>
      </w:r>
      <w:r w:rsidR="003E2574">
        <w:t>9</w:t>
      </w:r>
      <w:r w:rsidR="00A23C2C">
        <w:t>.</w:t>
      </w:r>
      <w:r w:rsidR="003E2574">
        <w:t>5</w:t>
      </w:r>
      <w:r w:rsidR="00A23C2C">
        <w:t xml:space="preserve">%, n = </w:t>
      </w:r>
      <w:r w:rsidR="003E2574">
        <w:t>65</w:t>
      </w:r>
      <w:r w:rsidR="00A23C2C">
        <w:t>), and (</w:t>
      </w:r>
      <w:r w:rsidR="003E2574">
        <w:t>5</w:t>
      </w:r>
      <w:r w:rsidR="00A23C2C">
        <w:t>) early-onset persistent (</w:t>
      </w:r>
      <w:r w:rsidR="003E2574">
        <w:t>5</w:t>
      </w:r>
      <w:r w:rsidR="00A23C2C">
        <w:t>.</w:t>
      </w:r>
      <w:r w:rsidR="003E2574">
        <w:t>4</w:t>
      </w:r>
      <w:r w:rsidR="00A23C2C">
        <w:t xml:space="preserve">%, n = </w:t>
      </w:r>
      <w:r w:rsidR="003E2574">
        <w:t>37</w:t>
      </w:r>
      <w:r w:rsidR="00A23C2C">
        <w:t>;</w:t>
      </w:r>
      <w:r w:rsidR="00F91779">
        <w:t xml:space="preserve"> Fig</w:t>
      </w:r>
      <w:r w:rsidR="00CF69EC">
        <w:t>ure</w:t>
      </w:r>
      <w:r w:rsidR="00A23C2C">
        <w:t xml:space="preserve"> </w:t>
      </w:r>
      <w:r w:rsidR="00E56942">
        <w:t>1B</w:t>
      </w:r>
      <w:r w:rsidR="00A23C2C">
        <w:t>).</w:t>
      </w:r>
      <w:r w:rsidR="00B45DEE">
        <w:t xml:space="preserve"> The early-onset early-resolving trajectory was identified in females but </w:t>
      </w:r>
      <w:r w:rsidR="006C585F">
        <w:t xml:space="preserve">not </w:t>
      </w:r>
      <w:r w:rsidR="00B45DEE">
        <w:t>in males. Overall, similar proportions made-up the unaffected/transient trajectories in males and females (77.7% vs. 73.0%), but the distribution of the other trajectories were different across sex. For instance, more male</w:t>
      </w:r>
      <w:r w:rsidR="00B67F7D">
        <w:t>s than females were in the mid</w:t>
      </w:r>
      <w:r w:rsidR="00B45DEE">
        <w:t>-onset late-resolving trajectory (7.8% vs. 4.4%</w:t>
      </w:r>
      <w:r w:rsidR="00E26313">
        <w:t>, p = 0.009</w:t>
      </w:r>
      <w:r w:rsidR="00B45DEE">
        <w:t xml:space="preserve">) and in the early-onset persistent trajectory (9.3% vs. </w:t>
      </w:r>
      <w:r w:rsidR="009D4570">
        <w:t>5.4%</w:t>
      </w:r>
      <w:r w:rsidR="00E26313">
        <w:t>, p = 0.005</w:t>
      </w:r>
      <w:r w:rsidR="009D4570">
        <w:t xml:space="preserve">). Whereas females were more often than males to be in the </w:t>
      </w:r>
      <w:r w:rsidR="00B67F7D">
        <w:t>late-</w:t>
      </w:r>
      <w:r w:rsidR="009D4570">
        <w:t>onset trajectory (9.5% vs 5.2%</w:t>
      </w:r>
      <w:r w:rsidR="00E26313">
        <w:t>, p = 0.002</w:t>
      </w:r>
      <w:r w:rsidR="009D4570">
        <w:t>)</w:t>
      </w:r>
      <w:r w:rsidR="003C2738">
        <w:t>, which also reflects the</w:t>
      </w:r>
      <w:r w:rsidR="007B30FD">
        <w:t>ir</w:t>
      </w:r>
      <w:r w:rsidR="003C2738">
        <w:t xml:space="preserve"> higher incidence/positive transition of </w:t>
      </w:r>
      <w:r w:rsidR="00A77047">
        <w:t xml:space="preserve">eczema </w:t>
      </w:r>
      <w:r w:rsidR="007B30FD">
        <w:t xml:space="preserve">at age </w:t>
      </w:r>
      <w:r w:rsidR="002064BC">
        <w:t xml:space="preserve">18 years and the lower </w:t>
      </w:r>
      <w:r w:rsidR="007F5C8B">
        <w:t>negative trans</w:t>
      </w:r>
      <w:r w:rsidR="00BF7B7E">
        <w:t>ition</w:t>
      </w:r>
      <w:r w:rsidR="007F5C8B">
        <w:t xml:space="preserve"> compared to males </w:t>
      </w:r>
      <w:r w:rsidR="002064BC">
        <w:t>(</w:t>
      </w:r>
      <w:r w:rsidR="00DF4A43">
        <w:t xml:space="preserve">Table </w:t>
      </w:r>
      <w:r w:rsidR="00CF69EC">
        <w:t>2</w:t>
      </w:r>
      <w:r w:rsidR="002064BC">
        <w:t>)</w:t>
      </w:r>
      <w:r w:rsidR="009D4570">
        <w:t>.</w:t>
      </w:r>
    </w:p>
    <w:p w14:paraId="791357CE" w14:textId="77777777" w:rsidR="005433F7" w:rsidRDefault="005433F7" w:rsidP="0076100C">
      <w:pPr>
        <w:spacing w:after="0" w:line="480" w:lineRule="auto"/>
      </w:pPr>
    </w:p>
    <w:p w14:paraId="791357CF" w14:textId="77777777" w:rsidR="00DB1F3F" w:rsidRPr="00205B85" w:rsidRDefault="00CC04BC" w:rsidP="00CC04BC">
      <w:pPr>
        <w:spacing w:after="0" w:line="480" w:lineRule="auto"/>
        <w:rPr>
          <w:b/>
          <w:bCs/>
        </w:rPr>
      </w:pPr>
      <w:r w:rsidRPr="00205B85">
        <w:rPr>
          <w:b/>
          <w:bCs/>
        </w:rPr>
        <w:t xml:space="preserve">Prenatal and early life risk factors </w:t>
      </w:r>
      <w:r w:rsidR="006C585F" w:rsidRPr="00205B85">
        <w:rPr>
          <w:b/>
          <w:bCs/>
        </w:rPr>
        <w:t>and trajectories of eczema</w:t>
      </w:r>
    </w:p>
    <w:p w14:paraId="791357D0" w14:textId="2A1B129D" w:rsidR="00DB1F3F" w:rsidRDefault="006C585F" w:rsidP="005A4710">
      <w:pPr>
        <w:spacing w:after="0" w:line="480" w:lineRule="auto"/>
      </w:pPr>
      <w:r>
        <w:t xml:space="preserve">Associations </w:t>
      </w:r>
      <w:r w:rsidR="00CC04BC">
        <w:t xml:space="preserve">between prenatal and early life risk factors </w:t>
      </w:r>
      <w:r>
        <w:t xml:space="preserve">and the identified developmental trajectories of eczema were assessed separately for males </w:t>
      </w:r>
      <w:r w:rsidR="00CC04BC">
        <w:t>(</w:t>
      </w:r>
      <w:r w:rsidR="005A4710">
        <w:t xml:space="preserve">Figure 2A, </w:t>
      </w:r>
      <w:r w:rsidR="00DF4A43">
        <w:t xml:space="preserve">Table </w:t>
      </w:r>
      <w:r w:rsidR="005A4710">
        <w:t>S2</w:t>
      </w:r>
      <w:r w:rsidR="00CC04BC">
        <w:t xml:space="preserve">) </w:t>
      </w:r>
      <w:r>
        <w:t>and females</w:t>
      </w:r>
      <w:r w:rsidR="00CC04BC">
        <w:t xml:space="preserve"> (</w:t>
      </w:r>
      <w:r w:rsidR="005A4710">
        <w:t xml:space="preserve">Figure 2B, </w:t>
      </w:r>
      <w:r w:rsidR="00CF69EC">
        <w:t xml:space="preserve">Table </w:t>
      </w:r>
      <w:r w:rsidR="005A4710">
        <w:t>S3</w:t>
      </w:r>
      <w:r w:rsidR="00CC04BC">
        <w:t>)</w:t>
      </w:r>
      <w:r>
        <w:t xml:space="preserve">. Among males, carrying </w:t>
      </w:r>
      <w:r w:rsidRPr="006C585F">
        <w:rPr>
          <w:i/>
          <w:iCs/>
        </w:rPr>
        <w:t>FLG</w:t>
      </w:r>
      <w:r>
        <w:t xml:space="preserve"> LOF variants</w:t>
      </w:r>
      <w:r w:rsidR="005606CE">
        <w:t xml:space="preserve"> was associated with increased risk for being in the </w:t>
      </w:r>
      <w:r w:rsidR="00E421C0">
        <w:t>early-onset persistent trajectory (aRR = 2.45, 95% CI: 1.34-4.46</w:t>
      </w:r>
      <w:r w:rsidR="00D21948">
        <w:t>)</w:t>
      </w:r>
      <w:r w:rsidR="00BF7B7E">
        <w:t>,</w:t>
      </w:r>
      <w:r w:rsidR="00E421C0">
        <w:t xml:space="preserve"> </w:t>
      </w:r>
      <w:r w:rsidR="00BF7B7E">
        <w:t>s</w:t>
      </w:r>
      <w:r w:rsidR="00BA6BF7">
        <w:t>o was</w:t>
      </w:r>
      <w:r w:rsidR="00E421C0">
        <w:t xml:space="preserve"> paternal eczema </w:t>
      </w:r>
      <w:r w:rsidR="007C5E27">
        <w:t xml:space="preserve">(2.66, 1.39-5.08). </w:t>
      </w:r>
      <w:r w:rsidR="00BB4624">
        <w:t xml:space="preserve">Moreover, </w:t>
      </w:r>
      <w:r w:rsidR="00BB4624" w:rsidRPr="00BB4624">
        <w:rPr>
          <w:i/>
          <w:iCs/>
        </w:rPr>
        <w:t>FLG</w:t>
      </w:r>
      <w:r w:rsidR="00BB4624">
        <w:t xml:space="preserve"> LOF showed positive associations with m</w:t>
      </w:r>
      <w:r w:rsidR="00BB4624" w:rsidRPr="00BB4624">
        <w:t>id-</w:t>
      </w:r>
      <w:r w:rsidR="00BB4624" w:rsidRPr="00BB4624">
        <w:lastRenderedPageBreak/>
        <w:t xml:space="preserve">onset late-resolving </w:t>
      </w:r>
      <w:r w:rsidR="00BB4624">
        <w:t>(</w:t>
      </w:r>
      <w:r w:rsidR="00BB4624" w:rsidRPr="00BB4624">
        <w:t>1.84</w:t>
      </w:r>
      <w:r w:rsidR="00BB4624">
        <w:t>,</w:t>
      </w:r>
      <w:r w:rsidR="00BB4624" w:rsidRPr="00BB4624">
        <w:t xml:space="preserve"> 0.84-4.03) </w:t>
      </w:r>
      <w:r w:rsidR="00BB4624">
        <w:t xml:space="preserve">and </w:t>
      </w:r>
      <w:r w:rsidR="00BB4624" w:rsidRPr="00BB4624">
        <w:t>lat</w:t>
      </w:r>
      <w:r w:rsidR="00BB4624">
        <w:t>e-</w:t>
      </w:r>
      <w:r w:rsidR="00BB4624" w:rsidRPr="00BB4624">
        <w:t>onset 1.97 (0.79-4.94)</w:t>
      </w:r>
      <w:r w:rsidR="00BB4624">
        <w:t xml:space="preserve"> trajectories, though these associations did not gain statistical significance. </w:t>
      </w:r>
      <w:r w:rsidR="00CD1F00">
        <w:t>C</w:t>
      </w:r>
      <w:r w:rsidR="007C5E27">
        <w:t>at</w:t>
      </w:r>
      <w:r w:rsidR="00CD1F00">
        <w:t>-keeping</w:t>
      </w:r>
      <w:r w:rsidR="007C5E27">
        <w:t xml:space="preserve"> at child’s birth showed an association with </w:t>
      </w:r>
      <w:r w:rsidR="006705EC">
        <w:t xml:space="preserve">the </w:t>
      </w:r>
      <w:r w:rsidR="007C5E27">
        <w:t xml:space="preserve">late-onset trajectory </w:t>
      </w:r>
      <w:r w:rsidR="006705EC">
        <w:t xml:space="preserve">(2.79, 1.24-6.27) </w:t>
      </w:r>
      <w:r w:rsidR="007C5E27">
        <w:t>among male participants (</w:t>
      </w:r>
      <w:r w:rsidR="005A4710">
        <w:t>Figure 2A</w:t>
      </w:r>
      <w:r w:rsidR="007C5E27">
        <w:t>).</w:t>
      </w:r>
      <w:r w:rsidR="002B6932">
        <w:t xml:space="preserve"> </w:t>
      </w:r>
      <w:r w:rsidR="00471277">
        <w:t>A</w:t>
      </w:r>
      <w:r w:rsidR="0086389C">
        <w:t xml:space="preserve">mong females, carrying </w:t>
      </w:r>
      <w:r w:rsidR="0086389C" w:rsidRPr="006C585F">
        <w:rPr>
          <w:i/>
          <w:iCs/>
        </w:rPr>
        <w:t>FLG</w:t>
      </w:r>
      <w:r w:rsidR="0086389C">
        <w:t xml:space="preserve"> LOF variants </w:t>
      </w:r>
      <w:r w:rsidR="0027061A">
        <w:t xml:space="preserve">was </w:t>
      </w:r>
      <w:r w:rsidR="007C5E27">
        <w:t xml:space="preserve">not </w:t>
      </w:r>
      <w:r w:rsidR="00471277">
        <w:t xml:space="preserve">statistically significantly </w:t>
      </w:r>
      <w:r w:rsidR="007C5E27">
        <w:t>associat</w:t>
      </w:r>
      <w:r w:rsidR="0027061A">
        <w:t>ed</w:t>
      </w:r>
      <w:r w:rsidR="007C5E27">
        <w:t xml:space="preserve"> with eczema trajectories (</w:t>
      </w:r>
      <w:r w:rsidR="005A4710">
        <w:t>Figure 2B</w:t>
      </w:r>
      <w:r w:rsidR="007C5E27">
        <w:t>)</w:t>
      </w:r>
      <w:r w:rsidR="00471277">
        <w:t xml:space="preserve">; however, indication for possible association was present with </w:t>
      </w:r>
      <w:r w:rsidR="00BB4624">
        <w:t>m</w:t>
      </w:r>
      <w:r w:rsidR="00BB4624" w:rsidRPr="00BB4624">
        <w:t xml:space="preserve">id-onset </w:t>
      </w:r>
      <w:r w:rsidR="00BB4624">
        <w:t xml:space="preserve">late-resolving (1.47, </w:t>
      </w:r>
      <w:r w:rsidR="00BB4624" w:rsidRPr="00BB4624">
        <w:t xml:space="preserve">0.54-3.96) </w:t>
      </w:r>
      <w:r w:rsidR="00BB4624">
        <w:t>and e</w:t>
      </w:r>
      <w:r w:rsidR="00BB4624" w:rsidRPr="00BB4624">
        <w:t xml:space="preserve">arly-onset persistent </w:t>
      </w:r>
      <w:r w:rsidR="00BB4624">
        <w:t>(</w:t>
      </w:r>
      <w:r w:rsidR="00BB4624" w:rsidRPr="00BB4624">
        <w:t>1.58</w:t>
      </w:r>
      <w:r w:rsidR="00BB4624">
        <w:t xml:space="preserve">, </w:t>
      </w:r>
      <w:r w:rsidR="00BB4624" w:rsidRPr="00BB4624">
        <w:t>0.67-3.75</w:t>
      </w:r>
      <w:r w:rsidR="00BB4624">
        <w:t>) trajectories</w:t>
      </w:r>
      <w:r w:rsidR="007C5E27">
        <w:t xml:space="preserve">. Maternal eczema </w:t>
      </w:r>
      <w:r w:rsidR="00205B85">
        <w:t xml:space="preserve">(2.84, 1.42-5.70) </w:t>
      </w:r>
      <w:r w:rsidR="00515736">
        <w:t xml:space="preserve">and high birthweight (2.25, 1.08-4.69, </w:t>
      </w:r>
      <w:r w:rsidR="005A4710">
        <w:t>Figure 2B</w:t>
      </w:r>
      <w:r w:rsidR="00515736">
        <w:t xml:space="preserve">) </w:t>
      </w:r>
      <w:r w:rsidR="00205B85">
        <w:t>were</w:t>
      </w:r>
      <w:r w:rsidR="007C5E27">
        <w:t xml:space="preserve"> associated with </w:t>
      </w:r>
      <w:r w:rsidR="006705EC">
        <w:t xml:space="preserve">the </w:t>
      </w:r>
      <w:r w:rsidR="007C5E27">
        <w:t>early-onset persistent t</w:t>
      </w:r>
      <w:r w:rsidR="00CD1F00">
        <w:t xml:space="preserve">rajectory </w:t>
      </w:r>
      <w:r w:rsidR="00D21948">
        <w:t>among females.</w:t>
      </w:r>
    </w:p>
    <w:p w14:paraId="791357D1" w14:textId="77777777" w:rsidR="00DB1F3F" w:rsidRDefault="00DB1F3F" w:rsidP="0076100C">
      <w:pPr>
        <w:spacing w:after="0" w:line="480" w:lineRule="auto"/>
      </w:pPr>
    </w:p>
    <w:p w14:paraId="791357D5" w14:textId="01A4EB2C" w:rsidR="00376330" w:rsidRDefault="00376330" w:rsidP="00CF69EC">
      <w:pPr>
        <w:spacing w:after="0" w:line="480" w:lineRule="auto"/>
      </w:pPr>
      <w:r>
        <w:br w:type="page"/>
      </w:r>
    </w:p>
    <w:p w14:paraId="791357D6" w14:textId="77777777" w:rsidR="009E6214" w:rsidRPr="005D313A" w:rsidRDefault="00376330" w:rsidP="0076100C">
      <w:pPr>
        <w:spacing w:after="0" w:line="480" w:lineRule="auto"/>
        <w:rPr>
          <w:b/>
          <w:bCs/>
          <w:caps/>
        </w:rPr>
      </w:pPr>
      <w:r w:rsidRPr="005D313A">
        <w:rPr>
          <w:b/>
          <w:bCs/>
          <w:caps/>
        </w:rPr>
        <w:lastRenderedPageBreak/>
        <w:t>Discussion</w:t>
      </w:r>
    </w:p>
    <w:p w14:paraId="791357D7" w14:textId="5BD54024" w:rsidR="00AF3E1D" w:rsidRDefault="00A06602" w:rsidP="004212CF">
      <w:pPr>
        <w:spacing w:after="0" w:line="480" w:lineRule="auto"/>
      </w:pPr>
      <w:r>
        <w:t xml:space="preserve">The current study described the natural course and developmental trajectories of eczema from infancy to early adulthood and examined factors that </w:t>
      </w:r>
      <w:r w:rsidR="00CA1411">
        <w:t xml:space="preserve">are </w:t>
      </w:r>
      <w:r>
        <w:t>associated with eczema development.</w:t>
      </w:r>
      <w:r w:rsidR="00B9665F">
        <w:t xml:space="preserve"> The developmental trajectories of eczema were best described by four trajectories among males and five trajectories among females. In general, similar developmental patterns of eczema were observed in males and females, with </w:t>
      </w:r>
      <w:r w:rsidR="002753E3">
        <w:t xml:space="preserve">two </w:t>
      </w:r>
      <w:r w:rsidR="00B9665F">
        <w:t>exception</w:t>
      </w:r>
      <w:r w:rsidR="008A12CD">
        <w:t xml:space="preserve">s. First, </w:t>
      </w:r>
      <w:r w:rsidR="00B9665F">
        <w:t xml:space="preserve">an </w:t>
      </w:r>
      <w:r w:rsidR="00B7247D">
        <w:t>“</w:t>
      </w:r>
      <w:r w:rsidR="00B9665F">
        <w:t>early-onset early-resolving</w:t>
      </w:r>
      <w:r w:rsidR="00B7247D">
        <w:t>”</w:t>
      </w:r>
      <w:r w:rsidR="00B9665F">
        <w:t xml:space="preserve"> trajectory that was only observed among females. </w:t>
      </w:r>
      <w:r w:rsidR="008A12CD">
        <w:t>Second</w:t>
      </w:r>
      <w:r w:rsidR="008B5B55">
        <w:t>,</w:t>
      </w:r>
      <w:r w:rsidR="00F92799">
        <w:t xml:space="preserve"> more males</w:t>
      </w:r>
      <w:r w:rsidR="00B7247D">
        <w:t xml:space="preserve"> than females experienced an “early-onset persistent” </w:t>
      </w:r>
      <w:r w:rsidR="00F92799">
        <w:t>and “mid-onset late-resolving” developmental trajectories, whereas females were more often than males to be in the “late-onset trajectory.”</w:t>
      </w:r>
      <w:r w:rsidR="00B7247D">
        <w:t xml:space="preserve"> </w:t>
      </w:r>
      <w:r w:rsidR="00443B5B">
        <w:t>In terms of risk factors</w:t>
      </w:r>
      <w:r w:rsidR="00C15BEC">
        <w:t xml:space="preserve"> for eczema trajectories</w:t>
      </w:r>
      <w:r w:rsidR="00443B5B">
        <w:t xml:space="preserve">, </w:t>
      </w:r>
      <w:r w:rsidR="00AF3E1D">
        <w:t xml:space="preserve">among males, </w:t>
      </w:r>
      <w:r w:rsidR="008B5B55" w:rsidRPr="008B5B55">
        <w:rPr>
          <w:i/>
          <w:iCs/>
        </w:rPr>
        <w:t>FLG</w:t>
      </w:r>
      <w:r w:rsidR="008B5B55">
        <w:t xml:space="preserve"> LOF variants and paternal eczema were associated with increased risk for being in the “early-onset persistent” trajectory. In contrast, </w:t>
      </w:r>
      <w:r w:rsidR="00AF3E1D">
        <w:t xml:space="preserve">among females, </w:t>
      </w:r>
      <w:r w:rsidR="008B5B55">
        <w:t>maternal eczema and high birthweight were associated with higher risk for being in the “early-onset persistent”</w:t>
      </w:r>
      <w:r w:rsidR="00AF3E1D">
        <w:t xml:space="preserve"> trajectory</w:t>
      </w:r>
      <w:r w:rsidR="008B5B55">
        <w:t xml:space="preserve">. </w:t>
      </w:r>
      <w:r w:rsidR="00586D35">
        <w:t>Such results indicate th</w:t>
      </w:r>
      <w:r w:rsidR="00FA369C">
        <w:t>at</w:t>
      </w:r>
      <w:r w:rsidR="00586D35">
        <w:t xml:space="preserve"> </w:t>
      </w:r>
      <w:r w:rsidR="00AF3E1D">
        <w:t xml:space="preserve">males and females may experience </w:t>
      </w:r>
      <w:r w:rsidR="00FA369C">
        <w:t xml:space="preserve">a </w:t>
      </w:r>
      <w:r w:rsidR="00AF3E1D">
        <w:t xml:space="preserve">different course of eczema and </w:t>
      </w:r>
      <w:r w:rsidR="00FA369C">
        <w:t xml:space="preserve">also </w:t>
      </w:r>
      <w:r w:rsidR="00AF3E1D">
        <w:t>sex-specific risk factors.</w:t>
      </w:r>
    </w:p>
    <w:p w14:paraId="791357D8" w14:textId="77777777" w:rsidR="00AF3E1D" w:rsidRDefault="00AF3E1D" w:rsidP="00AF3E1D">
      <w:pPr>
        <w:spacing w:after="0" w:line="480" w:lineRule="auto"/>
      </w:pPr>
    </w:p>
    <w:p w14:paraId="791357D9" w14:textId="1F0A8211" w:rsidR="00EA2A8D" w:rsidRDefault="004E1963" w:rsidP="000E183A">
      <w:pPr>
        <w:spacing w:after="0" w:line="480" w:lineRule="auto"/>
      </w:pPr>
      <w:r>
        <w:t xml:space="preserve">We have estimated different measures of disease </w:t>
      </w:r>
      <w:r w:rsidR="00CD4A54">
        <w:t xml:space="preserve">occurrence to better understand the natural course of eczema. </w:t>
      </w:r>
      <w:r w:rsidR="00722DCE">
        <w:t xml:space="preserve">The 12-month prevalence </w:t>
      </w:r>
      <w:r w:rsidR="00C06367">
        <w:t>capture</w:t>
      </w:r>
      <w:r w:rsidR="00686324">
        <w:t>d</w:t>
      </w:r>
      <w:r w:rsidR="00C06367">
        <w:t xml:space="preserve"> </w:t>
      </w:r>
      <w:r w:rsidR="00722DCE">
        <w:t xml:space="preserve">a decreasing trend </w:t>
      </w:r>
      <w:r w:rsidR="00DB2C14">
        <w:t xml:space="preserve">in the course of </w:t>
      </w:r>
      <w:r w:rsidR="00686324">
        <w:t>eczema</w:t>
      </w:r>
      <w:r w:rsidR="00FE08CF">
        <w:t xml:space="preserve"> in both males and females, with more females than males being affected </w:t>
      </w:r>
      <w:r w:rsidR="001A7173">
        <w:t>at ages 18 and 26 years</w:t>
      </w:r>
      <w:r w:rsidR="00FE08CF">
        <w:t xml:space="preserve">. Such </w:t>
      </w:r>
      <w:r w:rsidR="00C65885">
        <w:t xml:space="preserve">an observation </w:t>
      </w:r>
      <w:r w:rsidR="00FE08CF">
        <w:t xml:space="preserve">has been reported in the </w:t>
      </w:r>
      <w:r w:rsidR="00FE08CF" w:rsidRPr="00FE08CF">
        <w:t>German birth cohort</w:t>
      </w:r>
      <w:r w:rsidR="00FE08CF">
        <w:t xml:space="preserve"> </w:t>
      </w:r>
      <w:r w:rsidR="00C65885">
        <w:t>(</w:t>
      </w:r>
      <w:r w:rsidR="00FE08CF">
        <w:t>the</w:t>
      </w:r>
      <w:r w:rsidR="00FE08CF" w:rsidRPr="00FE08CF">
        <w:t xml:space="preserve"> </w:t>
      </w:r>
      <w:r w:rsidR="00191001">
        <w:t>‘</w:t>
      </w:r>
      <w:r w:rsidR="00FE08CF" w:rsidRPr="00FE08CF">
        <w:t>Multicenter Allergy Study</w:t>
      </w:r>
      <w:r w:rsidR="00191001">
        <w:t>’</w:t>
      </w:r>
      <w:r w:rsidR="00FE08CF" w:rsidRPr="00FE08CF">
        <w:t xml:space="preserve"> </w:t>
      </w:r>
      <w:r w:rsidR="00C65885">
        <w:t>[</w:t>
      </w:r>
      <w:r w:rsidR="00FE08CF" w:rsidRPr="00FE08CF">
        <w:t>MAS</w:t>
      </w:r>
      <w:r w:rsidR="00C65885">
        <w:t>]</w:t>
      </w:r>
      <w:r w:rsidR="00FE08CF" w:rsidRPr="00FE08CF">
        <w:t>)</w:t>
      </w:r>
      <w:r w:rsidR="00FE08CF">
        <w:t xml:space="preserve"> </w:t>
      </w:r>
      <w:r w:rsidR="00C65885">
        <w:t>that showed higher eczema prevalence in females than males at ages 15 and 20 years</w:t>
      </w:r>
      <w:r w:rsidR="002263F3">
        <w:t xml:space="preserve"> with an overall decreasing trend</w:t>
      </w:r>
      <w:r w:rsidR="00450204">
        <w:t>.</w:t>
      </w:r>
      <w:r w:rsidR="00FE08CF">
        <w:fldChar w:fldCharType="begin">
          <w:fldData xml:space="preserve">PEVuZE5vdGU+PENpdGU+PEF1dGhvcj5MYXU8L0F1dGhvcj48WWVhcj4yMDE5PC9ZZWFyPjxSZWNO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=
</w:fldData>
        </w:fldChar>
      </w:r>
      <w:r w:rsidR="00B02AA2">
        <w:instrText xml:space="preserve"> ADDIN EN.CITE </w:instrText>
      </w:r>
      <w:r w:rsidR="00B02AA2">
        <w:fldChar w:fldCharType="begin">
          <w:fldData xml:space="preserve">PEVuZE5vdGU+PENpdGU+PEF1dGhvcj5MYXU8L0F1dGhvcj48WWVhcj4yMDE5PC9ZZWFyPjxSZWNO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=
</w:fldData>
        </w:fldChar>
      </w:r>
      <w:r w:rsidR="00B02AA2">
        <w:instrText xml:space="preserve"> ADDIN EN.CITE.DATA </w:instrText>
      </w:r>
      <w:r w:rsidR="00B02AA2">
        <w:fldChar w:fldCharType="end"/>
      </w:r>
      <w:r w:rsidR="00FE08CF">
        <w:fldChar w:fldCharType="separate"/>
      </w:r>
      <w:r w:rsidR="00B02AA2" w:rsidRPr="00B02AA2">
        <w:rPr>
          <w:noProof/>
          <w:vertAlign w:val="superscript"/>
        </w:rPr>
        <w:t>44</w:t>
      </w:r>
      <w:r w:rsidR="00FE08CF">
        <w:fldChar w:fldCharType="end"/>
      </w:r>
      <w:r w:rsidR="00C65885">
        <w:t xml:space="preserve"> </w:t>
      </w:r>
      <w:r w:rsidR="005E5722">
        <w:t>T</w:t>
      </w:r>
      <w:r w:rsidR="00C65885">
        <w:t xml:space="preserve">his female predominance in eczema prevalence </w:t>
      </w:r>
      <w:r w:rsidR="002263F3">
        <w:t xml:space="preserve">that </w:t>
      </w:r>
      <w:r w:rsidR="00C65885">
        <w:t>start</w:t>
      </w:r>
      <w:r w:rsidR="002263F3">
        <w:t>s</w:t>
      </w:r>
      <w:r w:rsidR="00C65885" w:rsidRPr="00C65885">
        <w:t xml:space="preserve"> in adolescence and </w:t>
      </w:r>
      <w:r w:rsidR="00C65885">
        <w:t>persist</w:t>
      </w:r>
      <w:r w:rsidR="002263F3">
        <w:t>s</w:t>
      </w:r>
      <w:r w:rsidR="00C65885">
        <w:t xml:space="preserve"> into </w:t>
      </w:r>
      <w:r w:rsidR="00C65885" w:rsidRPr="00C65885">
        <w:t xml:space="preserve">adulthood </w:t>
      </w:r>
      <w:r w:rsidR="00C65885">
        <w:t>has been described by several prior studies</w:t>
      </w:r>
      <w:r w:rsidR="00450204">
        <w:t>.</w:t>
      </w:r>
      <w:r w:rsidR="007C75B0">
        <w:fldChar w:fldCharType="begin">
          <w:fldData xml:space="preserve">PEVuZE5vdGU+PENpdGU+PEF1dGhvcj5TYWNvdHRlPC9BdXRob3I+PFllYXI+MjAxODwvWWVhcj48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</w:fldData>
        </w:fldChar>
      </w:r>
      <w:r w:rsidR="00B02AA2">
        <w:instrText xml:space="preserve"> ADDIN EN.CITE </w:instrText>
      </w:r>
      <w:r w:rsidR="00B02AA2">
        <w:fldChar w:fldCharType="begin">
          <w:fldData xml:space="preserve">PEVuZE5vdGU+PENpdGU+PEF1dGhvcj5TYWNvdHRlPC9BdXRob3I+PFllYXI+MjAxODwvWWVhcj48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</w:fldData>
        </w:fldChar>
      </w:r>
      <w:r w:rsidR="00B02AA2">
        <w:instrText xml:space="preserve"> ADDIN EN.CITE.DATA </w:instrText>
      </w:r>
      <w:r w:rsidR="00B02AA2">
        <w:fldChar w:fldCharType="end"/>
      </w:r>
      <w:r w:rsidR="007C75B0">
        <w:fldChar w:fldCharType="separate"/>
      </w:r>
      <w:r w:rsidR="00B02AA2" w:rsidRPr="00B02AA2">
        <w:rPr>
          <w:noProof/>
          <w:vertAlign w:val="superscript"/>
        </w:rPr>
        <w:t>32,45,46</w:t>
      </w:r>
      <w:r w:rsidR="007C75B0">
        <w:fldChar w:fldCharType="end"/>
      </w:r>
      <w:r w:rsidR="002263F3">
        <w:t xml:space="preserve"> In a previous investigation, we </w:t>
      </w:r>
      <w:r w:rsidR="005E5722">
        <w:t>reported</w:t>
      </w:r>
      <w:r w:rsidR="002263F3">
        <w:t xml:space="preserve"> that more females than males developed </w:t>
      </w:r>
      <w:r w:rsidR="002263F3">
        <w:lastRenderedPageBreak/>
        <w:t>eczema between ages 10 and 18 years (positive transition), and more males than females outgrew eczema between age 10 and 18 years (negative transition), which can explain the higher prevalence among adolescent females than males</w:t>
      </w:r>
      <w:r w:rsidR="00450204">
        <w:t>.</w:t>
      </w:r>
      <w:r w:rsidR="002263F3">
        <w:fldChar w:fldCharType="begin"/>
      </w:r>
      <w:r w:rsidR="00165874">
        <w:instrText xml:space="preserve"> ADDIN EN.CITE &lt;EndNote&gt;&lt;Cite&gt;&lt;Author&gt;Ziyab&lt;/Author&gt;&lt;Year&gt;2010&lt;/Year&gt;&lt;RecNum&gt;31&lt;/RecNum&gt;&lt;DisplayText&gt;&lt;style face="superscript"&gt;30&lt;/style&gt;&lt;/DisplayText&gt;&lt;record&gt;&lt;rec-number&gt;31&lt;/rec-number&gt;&lt;foreign-keys&gt;&lt;key app="EN" db-id="5s5ze20sqvse5beee5x5vv95rpv909f55w5f" timestamp="1598278938"&gt;31&lt;/key&gt;&lt;/foreign-keys&gt;&lt;ref-type name="Journal Article"&gt;17&lt;/ref-type&gt;&lt;contributors&gt;&lt;authors&gt;&lt;author&gt;Ziyab, A. H.&lt;/author&gt;&lt;author&gt;Raza, A.&lt;/author&gt;&lt;author&gt;Karmaus, W.&lt;/author&gt;&lt;author&gt;Tongue, N.&lt;/author&gt;&lt;author&gt;Zhang, H.&lt;/author&gt;&lt;author&gt;Matthews, S.&lt;/author&gt;&lt;author&gt;Arshad, S. H.&lt;/author&gt;&lt;author&gt;Roberts, G.&lt;/author&gt;&lt;/authors&gt;&lt;/contributors&gt;&lt;auth-address&gt;Department of Community Medicine and Behavioral Sciences, Faculty of Medicine, Kuwait University, Kuwait.&lt;/auth-address&gt;&lt;titles&gt;&lt;title&gt;Trends in eczema in the first 18 years of life: results from the Isle of Wight 1989 birth cohort study&lt;/title&gt;&lt;secondary-title&gt;Clin Exp Allergy&lt;/secondary-title&gt;&lt;/titles&gt;&lt;periodical&gt;&lt;full-title&gt;Clin Exp Allergy&lt;/full-title&gt;&lt;/periodical&gt;&lt;pages&gt;1776-84&lt;/pages&gt;&lt;volume&gt;40&lt;/volume&gt;&lt;number&gt;12&lt;/number&gt;&lt;keywords&gt;&lt;keyword&gt;Adolescent&lt;/keyword&gt;&lt;keyword&gt;Child&lt;/keyword&gt;&lt;keyword&gt;Child, Preschool&lt;/keyword&gt;&lt;keyword&gt;Cohort Studies&lt;/keyword&gt;&lt;keyword&gt;Dermatitis, Atopic/*epidemiology&lt;/keyword&gt;&lt;keyword&gt;Eczema/*epidemiology&lt;/keyword&gt;&lt;keyword&gt;England/epidemiology&lt;/keyword&gt;&lt;keyword&gt;Female&lt;/keyword&gt;&lt;keyword&gt;Humans&lt;/keyword&gt;&lt;keyword&gt;Infant&lt;/keyword&gt;&lt;keyword&gt;Male&lt;/keyword&gt;&lt;keyword&gt;Prevalence&lt;/keyword&gt;&lt;keyword&gt;Sex Factors&lt;/keyword&gt;&lt;/keywords&gt;&lt;dates&gt;&lt;year&gt;2010&lt;/year&gt;&lt;pub-dates&gt;&lt;date&gt;Dec&lt;/date&gt;&lt;/pub-dates&gt;&lt;/dates&gt;&lt;isbn&gt;1365-2222 (Electronic)&amp;#xD;0954-7894 (Linking)&lt;/isbn&gt;&lt;accession-num&gt;21059120&lt;/accession-num&gt;&lt;urls&gt;&lt;related-urls&gt;&lt;url&gt;https://www.ncbi.nlm.nih.gov/pubmed/21059120&lt;/url&gt;&lt;/related-urls&gt;&lt;/urls&gt;&lt;electronic-resource-num&gt;10.1111/j.1365-2222.2010.03633.x&lt;/electronic-resource-num&gt;&lt;/record&gt;&lt;/Cite&gt;&lt;/EndNote&gt;</w:instrText>
      </w:r>
      <w:r w:rsidR="002263F3">
        <w:fldChar w:fldCharType="separate"/>
      </w:r>
      <w:r w:rsidR="00165874" w:rsidRPr="00165874">
        <w:rPr>
          <w:noProof/>
          <w:vertAlign w:val="superscript"/>
        </w:rPr>
        <w:t>30</w:t>
      </w:r>
      <w:r w:rsidR="002263F3">
        <w:fldChar w:fldCharType="end"/>
      </w:r>
      <w:r w:rsidR="002263F3">
        <w:t xml:space="preserve"> Herein, we showed that between ages 18 and 26 years eczema prevalence did not change among males (8.3% vs. </w:t>
      </w:r>
      <w:r w:rsidR="001E452B">
        <w:t>8.5</w:t>
      </w:r>
      <w:r w:rsidR="002263F3">
        <w:t xml:space="preserve">%), but it decreased among females (16.3% vs. 11.6%). </w:t>
      </w:r>
      <w:r w:rsidR="00FD4F99">
        <w:t>This observation can be explained by the fact that more femal</w:t>
      </w:r>
      <w:r w:rsidR="00FD4F99" w:rsidRPr="00686324">
        <w:t xml:space="preserve">es than males experienced negative transition and remission at 26 years of age than males. </w:t>
      </w:r>
      <w:r w:rsidR="0068649B" w:rsidRPr="00686324">
        <w:t>Moreover</w:t>
      </w:r>
      <w:r w:rsidR="00EA30F5" w:rsidRPr="00686324">
        <w:t xml:space="preserve">, newly developed eczema (incident cases) was more common among </w:t>
      </w:r>
      <w:r w:rsidR="00BD3E42" w:rsidRPr="00686324">
        <w:t>fe</w:t>
      </w:r>
      <w:r w:rsidR="00EA30F5" w:rsidRPr="00686324">
        <w:t xml:space="preserve">males than males at ages 18 and 26 years; indicating that </w:t>
      </w:r>
      <w:r w:rsidR="004A7244" w:rsidRPr="00686324">
        <w:t>fe</w:t>
      </w:r>
      <w:r w:rsidR="00EA30F5" w:rsidRPr="00686324">
        <w:t>males are more likely to experience adolescence- and adult-onset eczema than males.</w:t>
      </w:r>
      <w:r w:rsidR="00EA30F5" w:rsidRPr="005B312A">
        <w:t xml:space="preserve"> This observation contradicts prior findings that showed adu</w:t>
      </w:r>
      <w:r w:rsidR="00EA30F5">
        <w:t>lt-onset eczema to be similar among the sexes</w:t>
      </w:r>
      <w:r w:rsidR="00FF7F78">
        <w:fldChar w:fldCharType="begin">
          <w:fldData xml:space="preserve">PEVuZE5vdGU+PENpdGU+PEF1dGhvcj5MZWU8L0F1dGhvcj48WWVhcj4yMDE5PC9ZZWFyPjxSZWNO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=
</w:fldData>
        </w:fldChar>
      </w:r>
      <w:r w:rsidR="00B02AA2">
        <w:instrText xml:space="preserve"> ADDIN EN.CITE </w:instrText>
      </w:r>
      <w:r w:rsidR="00B02AA2">
        <w:fldChar w:fldCharType="begin">
          <w:fldData xml:space="preserve">PEVuZE5vdGU+PENpdGU+PEF1dGhvcj5MZWU8L0F1dGhvcj48WWVhcj4yMDE5PC9ZZWFyPjxSZWNO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=
</w:fldData>
        </w:fldChar>
      </w:r>
      <w:r w:rsidR="00B02AA2">
        <w:instrText xml:space="preserve"> ADDIN EN.CITE.DATA </w:instrText>
      </w:r>
      <w:r w:rsidR="00B02AA2">
        <w:fldChar w:fldCharType="end"/>
      </w:r>
      <w:r w:rsidR="00FF7F78">
        <w:fldChar w:fldCharType="separate"/>
      </w:r>
      <w:r w:rsidR="00B02AA2" w:rsidRPr="00B02AA2">
        <w:rPr>
          <w:noProof/>
          <w:vertAlign w:val="superscript"/>
        </w:rPr>
        <w:t>14,47</w:t>
      </w:r>
      <w:r w:rsidR="00FF7F78">
        <w:fldChar w:fldCharType="end"/>
      </w:r>
      <w:r w:rsidR="00FF7F78">
        <w:t xml:space="preserve"> </w:t>
      </w:r>
      <w:r w:rsidR="001A79A5">
        <w:t>and support the idea that it is</w:t>
      </w:r>
      <w:r w:rsidR="00EA30F5">
        <w:t xml:space="preserve"> more common among females than males</w:t>
      </w:r>
      <w:r w:rsidR="00450204">
        <w:t>.</w:t>
      </w:r>
      <w:r w:rsidR="00FF7F78">
        <w:fldChar w:fldCharType="begin">
          <w:fldData xml:space="preserve">PEVuZE5vdGU+PENpdGU+PEF1dGhvcj5BYnVhYmFyYTwvQXV0aG9yPjxZZWFyPjIwMTk8L1llYXI+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</w:fldData>
        </w:fldChar>
      </w:r>
      <w:r w:rsidR="00165874">
        <w:instrText xml:space="preserve"> ADDIN EN.CITE </w:instrText>
      </w:r>
      <w:r w:rsidR="00165874">
        <w:fldChar w:fldCharType="begin">
          <w:fldData xml:space="preserve">PEVuZE5vdGU+PENpdGU+PEF1dGhvcj5BYnVhYmFyYTwvQXV0aG9yPjxZZWFyPjIwMTk8L1llYXI+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</w:fldData>
        </w:fldChar>
      </w:r>
      <w:r w:rsidR="00165874">
        <w:instrText xml:space="preserve"> ADDIN EN.CITE.DATA </w:instrText>
      </w:r>
      <w:r w:rsidR="00165874">
        <w:fldChar w:fldCharType="end"/>
      </w:r>
      <w:r w:rsidR="00FF7F78">
        <w:fldChar w:fldCharType="separate"/>
      </w:r>
      <w:r w:rsidR="00165874" w:rsidRPr="00165874">
        <w:rPr>
          <w:noProof/>
          <w:vertAlign w:val="superscript"/>
        </w:rPr>
        <w:t>31</w:t>
      </w:r>
      <w:r w:rsidR="00FF7F78">
        <w:fldChar w:fldCharType="end"/>
      </w:r>
      <w:r w:rsidR="000E183A">
        <w:t xml:space="preserve"> Moreover, we estimated the incidence of eczema to be 3.0% at age 26 years, which is much less than a previously estimated adult-onset </w:t>
      </w:r>
      <w:r w:rsidR="000E183A" w:rsidRPr="000E183A">
        <w:t xml:space="preserve">eczema </w:t>
      </w:r>
      <w:r w:rsidR="000E183A">
        <w:t>of</w:t>
      </w:r>
      <w:r w:rsidR="000E183A" w:rsidRPr="000E183A">
        <w:t xml:space="preserve"> 26.1%</w:t>
      </w:r>
      <w:r w:rsidR="000E183A">
        <w:t>.</w:t>
      </w:r>
      <w:r w:rsidR="000E183A">
        <w:fldChar w:fldCharType="begin">
          <w:fldData xml:space="preserve">PEVuZE5vdGU+PENpdGU+PEF1dGhvcj5MZWU8L0F1dGhvcj48WWVhcj4yMDE5PC9ZZWFyPjxSZWNO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</w:fldData>
        </w:fldChar>
      </w:r>
      <w:r w:rsidR="000E183A">
        <w:instrText xml:space="preserve"> ADDIN EN.CITE </w:instrText>
      </w:r>
      <w:r w:rsidR="000E183A">
        <w:fldChar w:fldCharType="begin">
          <w:fldData xml:space="preserve">PEVuZE5vdGU+PENpdGU+PEF1dGhvcj5MZWU8L0F1dGhvcj48WWVhcj4yMDE5PC9ZZWFyPjxSZWNO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</w:fldData>
        </w:fldChar>
      </w:r>
      <w:r w:rsidR="000E183A">
        <w:instrText xml:space="preserve"> ADDIN EN.CITE.DATA </w:instrText>
      </w:r>
      <w:r w:rsidR="000E183A">
        <w:fldChar w:fldCharType="end"/>
      </w:r>
      <w:r w:rsidR="000E183A">
        <w:fldChar w:fldCharType="separate"/>
      </w:r>
      <w:r w:rsidR="000E183A" w:rsidRPr="000E183A">
        <w:rPr>
          <w:noProof/>
          <w:vertAlign w:val="superscript"/>
        </w:rPr>
        <w:t>14</w:t>
      </w:r>
      <w:r w:rsidR="000E183A">
        <w:fldChar w:fldCharType="end"/>
      </w:r>
    </w:p>
    <w:p w14:paraId="791357DA" w14:textId="77777777" w:rsidR="00EA2A8D" w:rsidRDefault="00EA2A8D" w:rsidP="007C75B0">
      <w:pPr>
        <w:spacing w:after="0" w:line="480" w:lineRule="auto"/>
      </w:pPr>
    </w:p>
    <w:p w14:paraId="791357DD" w14:textId="223CAEED" w:rsidR="004F6BF8" w:rsidRDefault="009A5B0E" w:rsidP="00F8483E">
      <w:pPr>
        <w:spacing w:after="0" w:line="480" w:lineRule="auto"/>
      </w:pPr>
      <w:r>
        <w:t>Although few prior studies have investigated the longitudinal development of eczema</w:t>
      </w:r>
      <w:r w:rsidR="00453C72">
        <w:fldChar w:fldCharType="begin">
          <w:fldData xml:space="preserve">PEVuZE5vdGU+PENpdGU+PEF1dGhvcj5IdTwvQXV0aG9yPjxZZWFyPjIwMTk8L1llYXI+PFJlY051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</w:fldData>
        </w:fldChar>
      </w:r>
      <w:r w:rsidR="00F170D3">
        <w:instrText xml:space="preserve"> ADDIN EN.CITE </w:instrText>
      </w:r>
      <w:r w:rsidR="00F170D3">
        <w:fldChar w:fldCharType="begin">
          <w:fldData xml:space="preserve">PEVuZE5vdGU+PENpdGU+PEF1dGhvcj5IdTwvQXV0aG9yPjxZZWFyPjIwMTk8L1llYXI+PFJlY051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</w:fldData>
        </w:fldChar>
      </w:r>
      <w:r w:rsidR="00F170D3">
        <w:instrText xml:space="preserve"> ADDIN EN.CITE.DATA </w:instrText>
      </w:r>
      <w:r w:rsidR="00F170D3">
        <w:fldChar w:fldCharType="end"/>
      </w:r>
      <w:r w:rsidR="00453C72">
        <w:fldChar w:fldCharType="separate"/>
      </w:r>
      <w:r w:rsidR="00F170D3" w:rsidRPr="00F170D3">
        <w:rPr>
          <w:noProof/>
          <w:vertAlign w:val="superscript"/>
        </w:rPr>
        <w:t>25-27</w:t>
      </w:r>
      <w:r w:rsidR="00453C72">
        <w:fldChar w:fldCharType="end"/>
      </w:r>
      <w:r w:rsidR="00BC4304">
        <w:t xml:space="preserve"> (summarized in </w:t>
      </w:r>
      <w:r w:rsidR="00833B6C">
        <w:t xml:space="preserve">Table </w:t>
      </w:r>
      <w:r w:rsidR="005A4710">
        <w:t xml:space="preserve">S4 </w:t>
      </w:r>
      <w:r w:rsidR="00833B6C">
        <w:t xml:space="preserve">in this article’s </w:t>
      </w:r>
      <w:r w:rsidR="00E65D9A">
        <w:t>Supporting Information</w:t>
      </w:r>
      <w:r w:rsidR="00BC4304">
        <w:t>)</w:t>
      </w:r>
      <w:r>
        <w:t xml:space="preserve">, our study is the first to extend such trajectories </w:t>
      </w:r>
      <w:r w:rsidR="004F6BF8">
        <w:t xml:space="preserve">beyond adolescence, </w:t>
      </w:r>
      <w:r>
        <w:t xml:space="preserve">to age 26 years. </w:t>
      </w:r>
      <w:r w:rsidR="00AE1B0F">
        <w:t>Overall, our identified trajectories were s</w:t>
      </w:r>
      <w:r w:rsidR="00A82367">
        <w:t>imilar in patterns to previously identified trajectories (see Discussion</w:t>
      </w:r>
      <w:r w:rsidR="00A82367" w:rsidRPr="00A82367">
        <w:t xml:space="preserve"> section in this article’s </w:t>
      </w:r>
      <w:r w:rsidR="007B6706">
        <w:t>Supporting Information</w:t>
      </w:r>
      <w:r w:rsidR="00A82367" w:rsidRPr="00A82367">
        <w:t xml:space="preserve"> for more details</w:t>
      </w:r>
      <w:r w:rsidR="00D02850">
        <w:t xml:space="preserve"> about the prior studies)</w:t>
      </w:r>
      <w:r w:rsidR="00A82367" w:rsidRPr="00A82367">
        <w:t>.</w:t>
      </w:r>
      <w:r w:rsidR="00C27D0E">
        <w:t xml:space="preserve"> </w:t>
      </w:r>
      <w:r w:rsidR="002D05EC">
        <w:t xml:space="preserve">None of the </w:t>
      </w:r>
      <w:r w:rsidR="00CE5EC9">
        <w:t>studies</w:t>
      </w:r>
      <w:r w:rsidR="00CE5EC9" w:rsidDel="00CE5EC9">
        <w:t xml:space="preserve"> </w:t>
      </w:r>
      <w:r w:rsidR="002D05EC">
        <w:t>described</w:t>
      </w:r>
      <w:r w:rsidR="00035790">
        <w:t xml:space="preserve"> </w:t>
      </w:r>
      <w:r w:rsidR="00C27D0E">
        <w:t>i</w:t>
      </w:r>
      <w:r w:rsidR="00C27D0E" w:rsidRPr="00A82367">
        <w:t xml:space="preserve">n this article’s </w:t>
      </w:r>
      <w:r w:rsidR="00C27D0E">
        <w:t>“</w:t>
      </w:r>
      <w:r w:rsidR="007B6706">
        <w:t>Supporting Information</w:t>
      </w:r>
      <w:r w:rsidR="00C27D0E">
        <w:t xml:space="preserve"> Discussion section” </w:t>
      </w:r>
      <w:r w:rsidR="00035790">
        <w:t xml:space="preserve">have considered analyzing the developmental trajectories separately for males and females. Our analysis identified four eczema developmental trajectories among males and five trajectories </w:t>
      </w:r>
      <w:r w:rsidR="00587215">
        <w:t xml:space="preserve">among females. Although the developmental patterns of four trajectories were similar among both sexes, we identified an </w:t>
      </w:r>
      <w:r w:rsidR="00587215">
        <w:lastRenderedPageBreak/>
        <w:t xml:space="preserve">‘early-onset early-resolving’ trajectory only among females. Nonetheless, the </w:t>
      </w:r>
      <w:r w:rsidR="007B3503">
        <w:t>distribution of the common trajectories differed according to sex, with more males than females following an early-onset persistent trajectory (9.3% vs. 5.4%)</w:t>
      </w:r>
      <w:r w:rsidR="00E546CC">
        <w:t xml:space="preserve"> and a mid-onset late-resolving trajectory (7.8% vs. 4.4%)</w:t>
      </w:r>
      <w:r w:rsidR="007B3503">
        <w:t>. In contrast, more females than males were in the late-onset trajectory (9.5% vs. 5.2%)</w:t>
      </w:r>
      <w:r w:rsidR="00E54EBF">
        <w:t>, which may contribute to the observed higher eczema prevalence at ages 18 and 26 among females compared to males (</w:t>
      </w:r>
      <w:r w:rsidR="00DF4A43">
        <w:t xml:space="preserve">Table </w:t>
      </w:r>
      <w:r w:rsidR="005B518F">
        <w:t>2</w:t>
      </w:r>
      <w:r w:rsidR="00E54EBF">
        <w:t>)</w:t>
      </w:r>
      <w:r w:rsidR="007B3503">
        <w:t>.</w:t>
      </w:r>
      <w:r w:rsidR="00E546CC">
        <w:t xml:space="preserve"> </w:t>
      </w:r>
      <w:r w:rsidR="006129A2">
        <w:t xml:space="preserve">It has been suggested previously that sex hormones may contributed to the observed sex dimorphism, with </w:t>
      </w:r>
      <w:r w:rsidR="006129A2" w:rsidRPr="00EC2BC8">
        <w:rPr>
          <w:rFonts w:asciiTheme="majorBidi" w:hAnsiTheme="majorBidi" w:cstheme="majorBidi"/>
          <w:szCs w:val="24"/>
        </w:rPr>
        <w:t xml:space="preserve">estrogens </w:t>
      </w:r>
      <w:r w:rsidR="006129A2">
        <w:rPr>
          <w:rFonts w:asciiTheme="majorBidi" w:hAnsiTheme="majorBidi" w:cstheme="majorBidi"/>
          <w:szCs w:val="24"/>
        </w:rPr>
        <w:t xml:space="preserve">inducing pro-inflammatory responses and </w:t>
      </w:r>
      <w:r w:rsidR="006129A2" w:rsidRPr="006129A2">
        <w:rPr>
          <w:rFonts w:asciiTheme="majorBidi" w:hAnsiTheme="majorBidi" w:cstheme="majorBidi"/>
          <w:szCs w:val="24"/>
        </w:rPr>
        <w:t>testosterone</w:t>
      </w:r>
      <w:r w:rsidR="006129A2">
        <w:rPr>
          <w:rFonts w:asciiTheme="majorBidi" w:hAnsiTheme="majorBidi" w:cstheme="majorBidi"/>
          <w:szCs w:val="24"/>
        </w:rPr>
        <w:t xml:space="preserve"> being </w:t>
      </w:r>
      <w:r w:rsidR="006129A2" w:rsidRPr="006129A2">
        <w:rPr>
          <w:rFonts w:asciiTheme="majorBidi" w:hAnsiTheme="majorBidi" w:cstheme="majorBidi"/>
          <w:szCs w:val="24"/>
        </w:rPr>
        <w:t>immunosuppressive</w:t>
      </w:r>
      <w:r w:rsidR="006129A2">
        <w:rPr>
          <w:rFonts w:asciiTheme="majorBidi" w:hAnsiTheme="majorBidi" w:cstheme="majorBidi"/>
          <w:szCs w:val="24"/>
        </w:rPr>
        <w:t>.</w:t>
      </w:r>
      <w:r w:rsidR="00F8483E">
        <w:rPr>
          <w:rFonts w:asciiTheme="majorBidi" w:hAnsiTheme="majorBidi" w:cstheme="majorBidi"/>
          <w:szCs w:val="24"/>
        </w:rPr>
        <w:fldChar w:fldCharType="begin">
          <w:fldData xml:space="preserve">PEVuZE5vdGU+PENpdGU+PEF1dGhvcj5SaWRvbG88L0F1dGhvcj48WWVhcj4yMDE5PC9ZZWFyPjxS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</w:fldData>
        </w:fldChar>
      </w:r>
      <w:r w:rsidR="00F8483E">
        <w:rPr>
          <w:rFonts w:asciiTheme="majorBidi" w:hAnsiTheme="majorBidi" w:cstheme="majorBidi"/>
          <w:szCs w:val="24"/>
        </w:rPr>
        <w:instrText xml:space="preserve"> ADDIN EN.CITE </w:instrText>
      </w:r>
      <w:r w:rsidR="00F8483E">
        <w:rPr>
          <w:rFonts w:asciiTheme="majorBidi" w:hAnsiTheme="majorBidi" w:cstheme="majorBidi"/>
          <w:szCs w:val="24"/>
        </w:rPr>
        <w:fldChar w:fldCharType="begin">
          <w:fldData xml:space="preserve">PEVuZE5vdGU+PENpdGU+PEF1dGhvcj5SaWRvbG88L0F1dGhvcj48WWVhcj4yMDE5PC9ZZWFyPjxS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</w:fldData>
        </w:fldChar>
      </w:r>
      <w:r w:rsidR="00F8483E">
        <w:rPr>
          <w:rFonts w:asciiTheme="majorBidi" w:hAnsiTheme="majorBidi" w:cstheme="majorBidi"/>
          <w:szCs w:val="24"/>
        </w:rPr>
        <w:instrText xml:space="preserve"> ADDIN EN.CITE.DATA </w:instrText>
      </w:r>
      <w:r w:rsidR="00F8483E">
        <w:rPr>
          <w:rFonts w:asciiTheme="majorBidi" w:hAnsiTheme="majorBidi" w:cstheme="majorBidi"/>
          <w:szCs w:val="24"/>
        </w:rPr>
      </w:r>
      <w:r w:rsidR="00F8483E">
        <w:rPr>
          <w:rFonts w:asciiTheme="majorBidi" w:hAnsiTheme="majorBidi" w:cstheme="majorBidi"/>
          <w:szCs w:val="24"/>
        </w:rPr>
        <w:fldChar w:fldCharType="end"/>
      </w:r>
      <w:r w:rsidR="00F8483E">
        <w:rPr>
          <w:rFonts w:asciiTheme="majorBidi" w:hAnsiTheme="majorBidi" w:cstheme="majorBidi"/>
          <w:szCs w:val="24"/>
        </w:rPr>
      </w:r>
      <w:r w:rsidR="00F8483E">
        <w:rPr>
          <w:rFonts w:asciiTheme="majorBidi" w:hAnsiTheme="majorBidi" w:cstheme="majorBidi"/>
          <w:szCs w:val="24"/>
        </w:rPr>
        <w:fldChar w:fldCharType="separate"/>
      </w:r>
      <w:r w:rsidR="00F8483E" w:rsidRPr="00F8483E">
        <w:rPr>
          <w:rFonts w:asciiTheme="majorBidi" w:hAnsiTheme="majorBidi" w:cstheme="majorBidi"/>
          <w:noProof/>
          <w:szCs w:val="24"/>
          <w:vertAlign w:val="superscript"/>
        </w:rPr>
        <w:t>48,49</w:t>
      </w:r>
      <w:r w:rsidR="00F8483E">
        <w:rPr>
          <w:rFonts w:asciiTheme="majorBidi" w:hAnsiTheme="majorBidi" w:cstheme="majorBidi"/>
          <w:szCs w:val="24"/>
        </w:rPr>
        <w:fldChar w:fldCharType="end"/>
      </w:r>
      <w:r w:rsidR="006129A2">
        <w:rPr>
          <w:rFonts w:asciiTheme="majorBidi" w:hAnsiTheme="majorBidi" w:cstheme="majorBidi"/>
          <w:szCs w:val="24"/>
        </w:rPr>
        <w:t xml:space="preserve"> </w:t>
      </w:r>
      <w:r w:rsidR="00E546CC">
        <w:t>Moreover, we identified different risk factors for male and female</w:t>
      </w:r>
      <w:r w:rsidR="00382C0C">
        <w:t xml:space="preserve"> trajectories</w:t>
      </w:r>
      <w:r w:rsidR="00E546CC">
        <w:t xml:space="preserve">. </w:t>
      </w:r>
      <w:r w:rsidR="00E546CC" w:rsidRPr="00231F4A">
        <w:t>For</w:t>
      </w:r>
      <w:r w:rsidR="00382C0C" w:rsidRPr="00231F4A">
        <w:t xml:space="preserve"> example, </w:t>
      </w:r>
      <w:r w:rsidR="00382C0C" w:rsidRPr="00231F4A">
        <w:rPr>
          <w:i/>
          <w:iCs/>
        </w:rPr>
        <w:t>FLG</w:t>
      </w:r>
      <w:r w:rsidR="00382C0C" w:rsidRPr="00231F4A">
        <w:t xml:space="preserve"> LOF variants were associated with increased risk for being in the early-onset persistent trajectory among males but </w:t>
      </w:r>
      <w:r w:rsidR="00BE26C8" w:rsidRPr="00231F4A">
        <w:t>such an effect was moderately present</w:t>
      </w:r>
      <w:r w:rsidR="00382C0C" w:rsidRPr="00231F4A">
        <w:t xml:space="preserve"> among females</w:t>
      </w:r>
      <w:r w:rsidR="00BE26C8" w:rsidRPr="00231F4A">
        <w:t>, which did not gain statistical significance</w:t>
      </w:r>
      <w:r w:rsidR="002A27D5" w:rsidRPr="00231F4A">
        <w:t xml:space="preserve"> due</w:t>
      </w:r>
      <w:r w:rsidR="00EB1D60" w:rsidRPr="00231F4A">
        <w:t>,</w:t>
      </w:r>
      <w:r w:rsidR="002A27D5" w:rsidRPr="00231F4A">
        <w:t xml:space="preserve"> possibly</w:t>
      </w:r>
      <w:r w:rsidR="00EB1D60" w:rsidRPr="00231F4A">
        <w:t>,</w:t>
      </w:r>
      <w:r w:rsidR="002A27D5" w:rsidRPr="00231F4A">
        <w:t xml:space="preserve"> to limited statistical power</w:t>
      </w:r>
      <w:r w:rsidR="001240A8" w:rsidRPr="00231F4A">
        <w:t xml:space="preserve">; this </w:t>
      </w:r>
      <w:r w:rsidR="00BE26C8" w:rsidRPr="00231F4A">
        <w:t xml:space="preserve">potential </w:t>
      </w:r>
      <w:r w:rsidR="001240A8" w:rsidRPr="00231F4A">
        <w:t xml:space="preserve">sex-specific effect of </w:t>
      </w:r>
      <w:r w:rsidR="001240A8" w:rsidRPr="00231F4A">
        <w:rPr>
          <w:i/>
          <w:iCs/>
        </w:rPr>
        <w:t>FLG</w:t>
      </w:r>
      <w:r w:rsidR="001240A8" w:rsidRPr="00231F4A">
        <w:t xml:space="preserve"> LOF variants on eczema </w:t>
      </w:r>
      <w:r w:rsidR="001A08D8" w:rsidRPr="00231F4A">
        <w:t xml:space="preserve">development </w:t>
      </w:r>
      <w:r w:rsidR="001240A8" w:rsidRPr="00231F4A">
        <w:t>has not, up to our knowledge, been reported previously</w:t>
      </w:r>
      <w:r w:rsidR="00382C0C" w:rsidRPr="00231F4A">
        <w:t>.</w:t>
      </w:r>
      <w:r w:rsidR="00382C0C">
        <w:t xml:space="preserve"> Such findings indicate that genetic risk factors may </w:t>
      </w:r>
      <w:r w:rsidR="00647854">
        <w:t>influence the long-</w:t>
      </w:r>
      <w:r w:rsidR="00382C0C">
        <w:t>term development of eczema in a sex-specific manner. Moreover, paternal eczema was associated with earl</w:t>
      </w:r>
      <w:r w:rsidR="00155E6B">
        <w:t>y</w:t>
      </w:r>
      <w:r w:rsidR="00382C0C">
        <w:t>-onset persistent trajectory among males, whereas maternal eczema was associated with early-onset persistent trajectory among females. Hence, indicating sex-dependent effects of parental history of allergy on offspring eczema development. Such a mother-to-daughter and father-to-son effects were reported previously for eczema and asthma</w:t>
      </w:r>
      <w:r w:rsidR="001C62E3">
        <w:t xml:space="preserve"> in this cohort</w:t>
      </w:r>
      <w:r w:rsidR="00450204">
        <w:t>.</w:t>
      </w:r>
      <w:r w:rsidR="00382C0C">
        <w:fldChar w:fldCharType="begin">
          <w:fldData xml:space="preserve">PEVuZE5vdGU+PENpdGU+PEF1dGhvcj5BcnNoYWQ8L0F1dGhvcj48WWVhcj4yMDEyPC9ZZWFyPjxS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</w:fldData>
        </w:fldChar>
      </w:r>
      <w:r w:rsidR="00F8483E">
        <w:instrText xml:space="preserve"> ADDIN EN.CITE </w:instrText>
      </w:r>
      <w:r w:rsidR="00F8483E">
        <w:fldChar w:fldCharType="begin">
          <w:fldData xml:space="preserve">PEVuZE5vdGU+PENpdGU+PEF1dGhvcj5BcnNoYWQ8L0F1dGhvcj48WWVhcj4yMDEyPC9ZZWFyPjxS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</w:fldData>
        </w:fldChar>
      </w:r>
      <w:r w:rsidR="00F8483E">
        <w:instrText xml:space="preserve"> ADDIN EN.CITE.DATA </w:instrText>
      </w:r>
      <w:r w:rsidR="00F8483E">
        <w:fldChar w:fldCharType="end"/>
      </w:r>
      <w:r w:rsidR="00382C0C">
        <w:fldChar w:fldCharType="separate"/>
      </w:r>
      <w:r w:rsidR="00F8483E" w:rsidRPr="00F8483E">
        <w:rPr>
          <w:noProof/>
          <w:vertAlign w:val="superscript"/>
        </w:rPr>
        <w:t>50</w:t>
      </w:r>
      <w:r w:rsidR="00382C0C">
        <w:fldChar w:fldCharType="end"/>
      </w:r>
      <w:r w:rsidR="00FB75F3">
        <w:t xml:space="preserve"> We also observed that high birthweight to be associated with early-onset persistent eczema among females only. </w:t>
      </w:r>
      <w:r w:rsidR="00D63C66">
        <w:t>P</w:t>
      </w:r>
      <w:r w:rsidR="00FB75F3">
        <w:t>rior stud</w:t>
      </w:r>
      <w:r w:rsidR="00D63C66">
        <w:t>ies</w:t>
      </w:r>
      <w:r w:rsidR="00FB75F3">
        <w:t xml:space="preserve"> have shown that elevated birthweight </w:t>
      </w:r>
      <w:r w:rsidR="00D63C66">
        <w:t>is</w:t>
      </w:r>
      <w:r w:rsidR="00FB75F3">
        <w:t xml:space="preserve"> associated with eczema development in infancy</w:t>
      </w:r>
      <w:r w:rsidR="00450204">
        <w:t>.</w:t>
      </w:r>
      <w:r w:rsidR="00FB75F3">
        <w:fldChar w:fldCharType="begin">
          <w:fldData xml:space="preserve">PEVuZE5vdGU+PENpdGU+PEF1dGhvcj5FZ2ViZXJnPC9BdXRob3I+PFllYXI+MjAxNjwvWWVhcj48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=
</w:fldData>
        </w:fldChar>
      </w:r>
      <w:r w:rsidR="00F8483E">
        <w:instrText xml:space="preserve"> ADDIN EN.CITE </w:instrText>
      </w:r>
      <w:r w:rsidR="00F8483E">
        <w:fldChar w:fldCharType="begin">
          <w:fldData xml:space="preserve">PEVuZE5vdGU+PENpdGU+PEF1dGhvcj5FZ2ViZXJnPC9BdXRob3I+PFllYXI+MjAxNjwvWWVhcj48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=
</w:fldData>
        </w:fldChar>
      </w:r>
      <w:r w:rsidR="00F8483E">
        <w:instrText xml:space="preserve"> ADDIN EN.CITE.DATA </w:instrText>
      </w:r>
      <w:r w:rsidR="00F8483E">
        <w:fldChar w:fldCharType="end"/>
      </w:r>
      <w:r w:rsidR="00FB75F3">
        <w:fldChar w:fldCharType="separate"/>
      </w:r>
      <w:r w:rsidR="00F8483E" w:rsidRPr="00F8483E">
        <w:rPr>
          <w:noProof/>
          <w:vertAlign w:val="superscript"/>
        </w:rPr>
        <w:t>51,52</w:t>
      </w:r>
      <w:r w:rsidR="00FB75F3">
        <w:fldChar w:fldCharType="end"/>
      </w:r>
      <w:r w:rsidR="00035790">
        <w:t xml:space="preserve"> </w:t>
      </w:r>
      <w:r w:rsidR="00541D64">
        <w:t xml:space="preserve">Among males, our analysis </w:t>
      </w:r>
      <w:r w:rsidR="009E091D">
        <w:t>identified</w:t>
      </w:r>
      <w:r w:rsidR="00541D64">
        <w:t xml:space="preserve"> that cat-keeping at birth was associated with increased risk for late-onset eczema trajectory</w:t>
      </w:r>
      <w:r w:rsidR="00295FEC">
        <w:t>;</w:t>
      </w:r>
      <w:r w:rsidR="00586CAA">
        <w:t xml:space="preserve"> t</w:t>
      </w:r>
      <w:r w:rsidR="001E5A2E">
        <w:t>his</w:t>
      </w:r>
      <w:r w:rsidR="009A6105">
        <w:t xml:space="preserve"> observation has been reported previously</w:t>
      </w:r>
      <w:r w:rsidR="00450204">
        <w:t>.</w:t>
      </w:r>
      <w:r w:rsidR="009A6105">
        <w:fldChar w:fldCharType="begin">
          <w:fldData xml:space="preserve">PEVuZE5vdGU+PENpdGU+PEF1dGhvcj5CcnVuZWtyZWVmPC9BdXRob3I+PFllYXI+MjAxMjwvWWVh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</w:fldData>
        </w:fldChar>
      </w:r>
      <w:r w:rsidR="00F8483E">
        <w:instrText xml:space="preserve"> ADDIN EN.CITE </w:instrText>
      </w:r>
      <w:r w:rsidR="00F8483E">
        <w:fldChar w:fldCharType="begin">
          <w:fldData xml:space="preserve">PEVuZE5vdGU+PENpdGU+PEF1dGhvcj5CcnVuZWtyZWVmPC9BdXRob3I+PFllYXI+MjAxMjwvWWVh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</w:fldData>
        </w:fldChar>
      </w:r>
      <w:r w:rsidR="00F8483E">
        <w:instrText xml:space="preserve"> ADDIN EN.CITE.DATA </w:instrText>
      </w:r>
      <w:r w:rsidR="00F8483E">
        <w:fldChar w:fldCharType="end"/>
      </w:r>
      <w:r w:rsidR="009A6105">
        <w:fldChar w:fldCharType="separate"/>
      </w:r>
      <w:r w:rsidR="00F8483E" w:rsidRPr="00F8483E">
        <w:rPr>
          <w:noProof/>
          <w:vertAlign w:val="superscript"/>
        </w:rPr>
        <w:t>53-55</w:t>
      </w:r>
      <w:r w:rsidR="009A6105">
        <w:fldChar w:fldCharType="end"/>
      </w:r>
    </w:p>
    <w:p w14:paraId="791357DE" w14:textId="77777777" w:rsidR="004F6BF8" w:rsidRDefault="004F6BF8" w:rsidP="00453C72">
      <w:pPr>
        <w:spacing w:after="0" w:line="480" w:lineRule="auto"/>
      </w:pPr>
    </w:p>
    <w:p w14:paraId="7A9A0901" w14:textId="12AA51D3" w:rsidR="00FF5353" w:rsidRDefault="00FF5353" w:rsidP="005A4710">
      <w:pPr>
        <w:spacing w:after="0" w:line="480" w:lineRule="auto"/>
      </w:pPr>
      <w:r>
        <w:t xml:space="preserve">Comparing different studies on eczema trajectories (see </w:t>
      </w:r>
      <w:r w:rsidR="00B14F09" w:rsidRPr="00B14F09">
        <w:t xml:space="preserve">Table </w:t>
      </w:r>
      <w:r w:rsidR="005A4710">
        <w:t>S4</w:t>
      </w:r>
      <w:r w:rsidR="005A4710" w:rsidRPr="00B14F09">
        <w:t xml:space="preserve"> </w:t>
      </w:r>
      <w:r w:rsidR="00B14F09" w:rsidRPr="00B14F09">
        <w:t xml:space="preserve">in this article’s </w:t>
      </w:r>
      <w:r w:rsidR="00E65D9A">
        <w:t>Supporting Information</w:t>
      </w:r>
      <w:r>
        <w:t xml:space="preserve">) suggests that about </w:t>
      </w:r>
      <w:r w:rsidR="00BA0CCE">
        <w:t>10</w:t>
      </w:r>
      <w:r>
        <w:t>-</w:t>
      </w:r>
      <w:r w:rsidR="00BA0CCE">
        <w:t>40</w:t>
      </w:r>
      <w:r>
        <w:t>% of the eczema cases that develop early in life remain persistent (</w:t>
      </w:r>
      <w:r w:rsidR="00BA0CCE">
        <w:t>Generation R</w:t>
      </w:r>
      <w:r>
        <w:t xml:space="preserve">: </w:t>
      </w:r>
      <w:r w:rsidR="00BA0CCE">
        <w:t>2</w:t>
      </w:r>
      <w:r>
        <w:t>%/</w:t>
      </w:r>
      <w:r w:rsidR="00BA0CCE">
        <w:t>24%</w:t>
      </w:r>
      <w:r>
        <w:t xml:space="preserve"> = </w:t>
      </w:r>
      <w:r w:rsidR="00BA0CCE">
        <w:t>8.3%</w:t>
      </w:r>
      <w:r>
        <w:t xml:space="preserve">; </w:t>
      </w:r>
      <w:r w:rsidR="00BA0CCE">
        <w:t>IOWBC males: 9.3%/22.3</w:t>
      </w:r>
      <w:r w:rsidR="00304AE4">
        <w:t>%</w:t>
      </w:r>
      <w:r w:rsidR="00BA0CCE">
        <w:t xml:space="preserve"> = 41.7%)</w:t>
      </w:r>
      <w:r>
        <w:t xml:space="preserve">; </w:t>
      </w:r>
      <w:r w:rsidR="00BA0CCE">
        <w:t>6</w:t>
      </w:r>
      <w:r>
        <w:t>0-</w:t>
      </w:r>
      <w:r w:rsidR="00BA0CCE">
        <w:t>9</w:t>
      </w:r>
      <w:r>
        <w:t>0% are resolving in late childhood</w:t>
      </w:r>
      <w:r w:rsidR="00EE0F2C">
        <w:t>,</w:t>
      </w:r>
      <w:r>
        <w:t xml:space="preserve"> adolescence</w:t>
      </w:r>
      <w:r w:rsidR="00EE0F2C">
        <w:t>, or early adulthood</w:t>
      </w:r>
      <w:r>
        <w:t>. It is likely that a family history of eczema</w:t>
      </w:r>
      <w:r w:rsidR="00EE0F2C">
        <w:t>/allergy</w:t>
      </w:r>
      <w:r>
        <w:t xml:space="preserve"> or </w:t>
      </w:r>
      <w:r w:rsidRPr="00382C0C">
        <w:rPr>
          <w:i/>
          <w:iCs/>
        </w:rPr>
        <w:t>FLG</w:t>
      </w:r>
      <w:r>
        <w:t xml:space="preserve"> LOF variants can help to distinguish children who have a higher risk of </w:t>
      </w:r>
      <w:r w:rsidR="00EE0F2C">
        <w:t>a persisting disease</w:t>
      </w:r>
      <w:r>
        <w:t xml:space="preserve">. However, </w:t>
      </w:r>
      <w:r w:rsidR="00EE0F2C">
        <w:t>future studies are needed to corroborate these findings. Moreover, t</w:t>
      </w:r>
      <w:r>
        <w:t xml:space="preserve">he current IOW analysis </w:t>
      </w:r>
      <w:r w:rsidR="00EE0F2C">
        <w:t>and the prior investigations have consistently identified a “late-onset” trajectory, but</w:t>
      </w:r>
      <w:r>
        <w:t xml:space="preserve"> </w:t>
      </w:r>
      <w:r w:rsidR="00EE0F2C">
        <w:t>p</w:t>
      </w:r>
      <w:r>
        <w:t xml:space="preserve">otential risk factors for this trajectory </w:t>
      </w:r>
      <w:r w:rsidR="00EE0F2C">
        <w:t>remain</w:t>
      </w:r>
      <w:r>
        <w:t xml:space="preserve"> to be identified.</w:t>
      </w:r>
      <w:r w:rsidR="00EE0F2C">
        <w:t xml:space="preserve"> </w:t>
      </w:r>
      <w:r>
        <w:t>When comparing different studies (</w:t>
      </w:r>
      <w:r w:rsidR="00952739">
        <w:t xml:space="preserve">see </w:t>
      </w:r>
      <w:r w:rsidR="00B14F09" w:rsidRPr="00B14F09">
        <w:t xml:space="preserve">Table </w:t>
      </w:r>
      <w:r w:rsidR="005A4710">
        <w:t>S4</w:t>
      </w:r>
      <w:r w:rsidR="005A4710" w:rsidRPr="00B14F09">
        <w:t xml:space="preserve"> </w:t>
      </w:r>
      <w:r w:rsidR="00B14F09" w:rsidRPr="00B14F09">
        <w:t xml:space="preserve">in this article’s </w:t>
      </w:r>
      <w:r w:rsidR="00E65D9A">
        <w:t>Supporting Information</w:t>
      </w:r>
      <w:r>
        <w:t xml:space="preserve">) it is obvious, that long-term cohort studies on </w:t>
      </w:r>
      <w:r w:rsidR="00952739">
        <w:t>eczema</w:t>
      </w:r>
      <w:r>
        <w:t xml:space="preserve"> mainly originated in Europe. Such research and data is deficient in the United States</w:t>
      </w:r>
      <w:r w:rsidR="00EE0F2C">
        <w:t xml:space="preserve"> and other parts of the world</w:t>
      </w:r>
      <w:r>
        <w:t>.</w:t>
      </w:r>
    </w:p>
    <w:p w14:paraId="1EA2DE74" w14:textId="77777777" w:rsidR="00007441" w:rsidRDefault="00007441" w:rsidP="00453C72">
      <w:pPr>
        <w:spacing w:after="0" w:line="480" w:lineRule="auto"/>
      </w:pPr>
    </w:p>
    <w:p w14:paraId="791357E1" w14:textId="6041EECC" w:rsidR="00540C8D" w:rsidRDefault="00540C8D" w:rsidP="001C78B3">
      <w:pPr>
        <w:spacing w:after="0" w:line="480" w:lineRule="auto"/>
      </w:pPr>
      <w:r>
        <w:t xml:space="preserve">The prospective long-term follow-ups that covered childhood, adolescence, and early adulthood and the high retention are major strengths to our study. </w:t>
      </w:r>
      <w:r w:rsidR="00AF37E4">
        <w:t>In addition</w:t>
      </w:r>
      <w:r>
        <w:t xml:space="preserve">, analyzing males and females separately provided </w:t>
      </w:r>
      <w:r w:rsidR="00AF37E4">
        <w:t xml:space="preserve">novel insights into </w:t>
      </w:r>
      <w:r w:rsidR="00C71548">
        <w:t xml:space="preserve">sex-specific inferences. </w:t>
      </w:r>
      <w:r w:rsidR="00532CD5">
        <w:t xml:space="preserve">Nonetheless, splitting the sample by sex might have magnified the influence of random variations on the assignment of males and females into the developmental trajectories. </w:t>
      </w:r>
      <w:r w:rsidR="00AD05FD">
        <w:t>The trajectories we have identified are similar to those rep</w:t>
      </w:r>
      <w:r w:rsidR="00AA0E73">
        <w:t>orted by previous investigation</w:t>
      </w:r>
      <w:r w:rsidR="00AD05FD">
        <w:fldChar w:fldCharType="begin">
          <w:fldData xml:space="preserve">PEVuZE5vdGU+PENpdGU+PEF1dGhvcj5IdTwvQXV0aG9yPjxZZWFyPjIwMTk8L1llYXI+PFJlY051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</w:fldData>
        </w:fldChar>
      </w:r>
      <w:r w:rsidR="00F170D3">
        <w:instrText xml:space="preserve"> ADDIN EN.CITE </w:instrText>
      </w:r>
      <w:r w:rsidR="00F170D3">
        <w:fldChar w:fldCharType="begin">
          <w:fldData xml:space="preserve">PEVuZE5vdGU+PENpdGU+PEF1dGhvcj5IdTwvQXV0aG9yPjxZZWFyPjIwMTk8L1llYXI+PFJlY051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</w:fldData>
        </w:fldChar>
      </w:r>
      <w:r w:rsidR="00F170D3">
        <w:instrText xml:space="preserve"> ADDIN EN.CITE.DATA </w:instrText>
      </w:r>
      <w:r w:rsidR="00F170D3">
        <w:fldChar w:fldCharType="end"/>
      </w:r>
      <w:r w:rsidR="00AD05FD">
        <w:fldChar w:fldCharType="separate"/>
      </w:r>
      <w:r w:rsidR="00F170D3" w:rsidRPr="00F170D3">
        <w:rPr>
          <w:noProof/>
          <w:vertAlign w:val="superscript"/>
        </w:rPr>
        <w:t>25-27</w:t>
      </w:r>
      <w:r w:rsidR="00AD05FD">
        <w:fldChar w:fldCharType="end"/>
      </w:r>
      <w:r w:rsidR="00AD05FD">
        <w:t xml:space="preserve">; hence, further strengthening the consistency of our results. </w:t>
      </w:r>
      <w:r w:rsidR="00532CD5">
        <w:t>L</w:t>
      </w:r>
      <w:r w:rsidR="00AD05FD">
        <w:t xml:space="preserve">ack of statistical power due to limited subgroup sample sizes was evident in few instances. For example, </w:t>
      </w:r>
      <w:r w:rsidR="00F201F3">
        <w:t xml:space="preserve">among males, </w:t>
      </w:r>
      <w:r w:rsidR="00F201F3" w:rsidRPr="00F3633D">
        <w:rPr>
          <w:i/>
          <w:iCs/>
        </w:rPr>
        <w:t>FLG</w:t>
      </w:r>
      <w:r w:rsidR="00F201F3">
        <w:t xml:space="preserve"> LOF variant</w:t>
      </w:r>
      <w:r w:rsidR="001335B6">
        <w:t>s</w:t>
      </w:r>
      <w:r w:rsidR="00F201F3">
        <w:t xml:space="preserve"> non-statistically significantly increased the risk for “mid-onset late-resolving” and “late-onset” eczema trajectories. </w:t>
      </w:r>
      <w:r w:rsidR="0053160C">
        <w:t xml:space="preserve">A similar pattern of non-statistically significant effects of </w:t>
      </w:r>
      <w:r w:rsidR="0053160C" w:rsidRPr="0053160C">
        <w:rPr>
          <w:i/>
          <w:iCs/>
        </w:rPr>
        <w:t>FLG</w:t>
      </w:r>
      <w:r w:rsidR="0053160C">
        <w:t xml:space="preserve"> LOF </w:t>
      </w:r>
      <w:r w:rsidR="00CA371A">
        <w:t xml:space="preserve">variants </w:t>
      </w:r>
      <w:r w:rsidR="0053160C">
        <w:t>were seen among females</w:t>
      </w:r>
      <w:r w:rsidR="002A27D5">
        <w:t xml:space="preserve">, which can be </w:t>
      </w:r>
      <w:r w:rsidR="002A27D5">
        <w:lastRenderedPageBreak/>
        <w:t>explained by the limited statistical power among the female subsample.</w:t>
      </w:r>
      <w:r w:rsidR="0053160C">
        <w:t xml:space="preserve"> </w:t>
      </w:r>
      <w:r w:rsidR="00F3633D">
        <w:t xml:space="preserve">Hence, such findings should not </w:t>
      </w:r>
      <w:r w:rsidR="00577B77">
        <w:t xml:space="preserve">be </w:t>
      </w:r>
      <w:r w:rsidR="00F3633D">
        <w:t>overlooked solely due to the lack of statistical significance.</w:t>
      </w:r>
      <w:r w:rsidR="00A17D6B">
        <w:t xml:space="preserve"> We have used the Hanifin and Rajka</w:t>
      </w:r>
      <w:r w:rsidR="00A17D6B">
        <w:fldChar w:fldCharType="begin"/>
      </w:r>
      <w:r w:rsidR="00A17D6B">
        <w:instrText xml:space="preserve"> ADDIN EN.CITE &lt;EndNote&gt;&lt;Cite&gt;&lt;Author&gt;Hanifin&lt;/Author&gt;&lt;Year&gt;1980&lt;/Year&gt;&lt;RecNum&gt;41&lt;/RecNum&gt;&lt;DisplayText&gt;&lt;style face="superscript"&gt;36&lt;/style&gt;&lt;/DisplayText&gt;&lt;record&gt;&lt;rec-number&gt;41&lt;/rec-number&gt;&lt;foreign-keys&gt;&lt;key app="EN" db-id="5s5ze20sqvse5beee5x5vv95rpv909f55w5f" timestamp="1606040830"&gt;41&lt;/key&gt;&lt;/foreign-keys&gt;&lt;ref-type name="Journal Article"&gt;17&lt;/ref-type&gt;&lt;contributors&gt;&lt;authors&gt;&lt;author&gt;Hanifin, J. M.&lt;/author&gt;&lt;author&gt;Rajka, G.&lt;/author&gt;&lt;/authors&gt;&lt;/contributors&gt;&lt;titles&gt;&lt;title&gt;Diagnostic features of atopic dermatitis&lt;/title&gt;&lt;secondary-title&gt;Acta Derm Venereol Suppl (Stockh)&lt;/secondary-title&gt;&lt;/titles&gt;&lt;periodical&gt;&lt;full-title&gt;Acta Derm Venereol Suppl (Stockh)&lt;/full-title&gt;&lt;/periodical&gt;&lt;pages&gt;44-47&lt;/pages&gt;&lt;volume&gt;92&lt;/volume&gt;&lt;dates&gt;&lt;year&gt;1980&lt;/year&gt;&lt;/dates&gt;&lt;urls&gt;&lt;/urls&gt;&lt;/record&gt;&lt;/Cite&gt;&lt;/EndNote&gt;</w:instrText>
      </w:r>
      <w:r w:rsidR="00A17D6B">
        <w:fldChar w:fldCharType="separate"/>
      </w:r>
      <w:r w:rsidR="00A17D6B" w:rsidRPr="00A17D6B">
        <w:rPr>
          <w:noProof/>
          <w:vertAlign w:val="superscript"/>
        </w:rPr>
        <w:t>36</w:t>
      </w:r>
      <w:r w:rsidR="00A17D6B">
        <w:fldChar w:fldCharType="end"/>
      </w:r>
      <w:r w:rsidR="00A17D6B">
        <w:t xml:space="preserve"> criteria to define eczema, which </w:t>
      </w:r>
      <w:r w:rsidR="00F81683">
        <w:t>has shown high sensitivity (87.9-96.0%) and specificity (77.6-93.8%)</w:t>
      </w:r>
      <w:r w:rsidR="00A17D6B">
        <w:t xml:space="preserve"> </w:t>
      </w:r>
      <w:r w:rsidR="00F81683">
        <w:t xml:space="preserve">as compared with </w:t>
      </w:r>
      <w:r w:rsidR="00F81683" w:rsidRPr="00F81683">
        <w:t>clinical diagnosis as reference standard</w:t>
      </w:r>
      <w:r w:rsidR="00F81683">
        <w:t>.</w:t>
      </w:r>
      <w:r w:rsidR="00F81683">
        <w:fldChar w:fldCharType="begin"/>
      </w:r>
      <w:r w:rsidR="00F8483E">
        <w:instrText xml:space="preserve"> ADDIN EN.CITE &lt;EndNote&gt;&lt;Cite&gt;&lt;Author&gt;Brenninkmeijer&lt;/Author&gt;&lt;Year&gt;2008&lt;/Year&gt;&lt;RecNum&gt;68&lt;/RecNum&gt;&lt;DisplayText&gt;&lt;style face="superscript"&gt;56&lt;/style&gt;&lt;/DisplayText&gt;&lt;record&gt;&lt;rec-number&gt;68&lt;/rec-number&gt;&lt;foreign-keys&gt;&lt;key app="EN" db-id="5s5ze20sqvse5beee5x5vv95rpv909f55w5f" timestamp="1631605745"&gt;68&lt;/key&gt;&lt;/foreign-keys&gt;&lt;ref-type name="Journal Article"&gt;17&lt;/ref-type&gt;&lt;contributors&gt;&lt;authors&gt;&lt;author&gt;Brenninkmeijer, E. E.&lt;/author&gt;&lt;author&gt;Schram, M. E.&lt;/author&gt;&lt;author&gt;Leeflang, M. M.&lt;/author&gt;&lt;author&gt;Bos, J. D.&lt;/author&gt;&lt;author&gt;Spuls, P. I.&lt;/author&gt;&lt;/authors&gt;&lt;/contributors&gt;&lt;auth-address&gt;Department of Dermatology, Academic Medical Center A0-251, University of Amsterdam, Amsterdam, The Netherlands. e.e.brenninkmeijer@amc.uva.nl&lt;/auth-address&gt;&lt;titles&gt;&lt;title&gt;Diagnostic criteria for atopic dermatitis: a systematic review&lt;/title&gt;&lt;secondary-title&gt;Br J Dermatol&lt;/secondary-title&gt;&lt;/titles&gt;&lt;periodical&gt;&lt;full-title&gt;Br J Dermatol&lt;/full-title&gt;&lt;/periodical&gt;&lt;pages&gt;754-65&lt;/pages&gt;&lt;volume&gt;158&lt;/volume&gt;&lt;number&gt;4&lt;/number&gt;&lt;keywords&gt;&lt;keyword&gt;Dermatitis, Atopic/classification/*diagnosis&lt;/keyword&gt;&lt;keyword&gt;Diagnostic Tests, Routine/*standards&lt;/keyword&gt;&lt;keyword&gt;Humans&lt;/keyword&gt;&lt;keyword&gt;International Classification of Diseases&lt;/keyword&gt;&lt;keyword&gt;Reference Standards&lt;/keyword&gt;&lt;/keywords&gt;&lt;dates&gt;&lt;year&gt;2008&lt;/year&gt;&lt;pub-dates&gt;&lt;date&gt;Apr&lt;/date&gt;&lt;/pub-dates&gt;&lt;/dates&gt;&lt;isbn&gt;0007-0963 (Print)&amp;#xD;0007-0963 (Linking)&lt;/isbn&gt;&lt;accession-num&gt;18241277&lt;/accession-num&gt;&lt;urls&gt;&lt;related-urls&gt;&lt;url&gt;https://www.ncbi.nlm.nih.gov/pubmed/18241277&lt;/url&gt;&lt;/related-urls&gt;&lt;/urls&gt;&lt;electronic-resource-num&gt;10.1111/j.1365-2133.2007.08412.x&lt;/electronic-resource-num&gt;&lt;/record&gt;&lt;/Cite&gt;&lt;/EndNote&gt;</w:instrText>
      </w:r>
      <w:r w:rsidR="00F81683">
        <w:fldChar w:fldCharType="separate"/>
      </w:r>
      <w:r w:rsidR="00F8483E" w:rsidRPr="00F8483E">
        <w:rPr>
          <w:noProof/>
          <w:vertAlign w:val="superscript"/>
        </w:rPr>
        <w:t>56</w:t>
      </w:r>
      <w:r w:rsidR="00F81683">
        <w:fldChar w:fldCharType="end"/>
      </w:r>
      <w:r w:rsidR="004D3566">
        <w:t xml:space="preserve"> </w:t>
      </w:r>
      <w:r w:rsidR="00BD7752">
        <w:t xml:space="preserve">Nonetheless, </w:t>
      </w:r>
      <w:r w:rsidR="000053E7">
        <w:t>a limitation of our eczema definition is not being age-adaptive to capture the evolvement of eczema over age.</w:t>
      </w:r>
      <w:r w:rsidR="00473B05">
        <w:t xml:space="preserve"> Moreover, the large gaps between the follow-ups </w:t>
      </w:r>
      <w:r w:rsidR="001C78B3">
        <w:t>is</w:t>
      </w:r>
      <w:r w:rsidR="00473B05">
        <w:t xml:space="preserve"> a further limitation to our estimated measures of disease occurrence, as such measures might miss cases that develop and resolve in-between the follow-ups.</w:t>
      </w:r>
    </w:p>
    <w:p w14:paraId="791357E2" w14:textId="77777777" w:rsidR="00540C8D" w:rsidRDefault="00540C8D" w:rsidP="00453C72">
      <w:pPr>
        <w:spacing w:after="0" w:line="480" w:lineRule="auto"/>
      </w:pPr>
    </w:p>
    <w:p w14:paraId="791357E3" w14:textId="10F352C8" w:rsidR="00B9665F" w:rsidRDefault="00F3633D" w:rsidP="00867310">
      <w:pPr>
        <w:spacing w:after="0" w:line="480" w:lineRule="auto"/>
      </w:pPr>
      <w:r>
        <w:t>In conclusion, we have described the natural course and developmental trajectories of eczema from infancy to early adulthood. Our results showed that males and females may experience different eczema course and different set</w:t>
      </w:r>
      <w:r w:rsidR="00577B77">
        <w:t>s</w:t>
      </w:r>
      <w:r>
        <w:t xml:space="preserve"> of risk factors. </w:t>
      </w:r>
      <w:r w:rsidR="00760420">
        <w:t xml:space="preserve">Specifically, </w:t>
      </w:r>
      <w:r w:rsidR="00760420" w:rsidRPr="00760420">
        <w:rPr>
          <w:i/>
          <w:iCs/>
        </w:rPr>
        <w:t>FLG</w:t>
      </w:r>
      <w:r w:rsidR="00760420">
        <w:t xml:space="preserve"> LOF variants and paternal eczema </w:t>
      </w:r>
      <w:r w:rsidR="00577B77">
        <w:t xml:space="preserve">were associated with a higher risk of an </w:t>
      </w:r>
      <w:r w:rsidR="00760420">
        <w:t>early-onset persistent trajectory</w:t>
      </w:r>
      <w:r w:rsidR="00867310">
        <w:t xml:space="preserve"> among males</w:t>
      </w:r>
      <w:r w:rsidR="00760420">
        <w:t>, whereas maternal eczema and high birthweight were associated with earl</w:t>
      </w:r>
      <w:r w:rsidR="00867310">
        <w:t>y</w:t>
      </w:r>
      <w:r w:rsidR="00760420">
        <w:t xml:space="preserve">-onset persistent trajectory among females. </w:t>
      </w:r>
      <w:r>
        <w:t xml:space="preserve">Hence, </w:t>
      </w:r>
      <w:r w:rsidR="003B7A16">
        <w:t xml:space="preserve">investigations related to </w:t>
      </w:r>
      <w:r>
        <w:t>the etiology and long-term development of eczema should be sex-stratified to f</w:t>
      </w:r>
      <w:r w:rsidR="00760420">
        <w:t>acilitate stratified medicine efforts.</w:t>
      </w:r>
      <w:r w:rsidR="00E47BC3">
        <w:t xml:space="preserve"> Finally, extension of the </w:t>
      </w:r>
      <w:r w:rsidR="00D936F9">
        <w:t xml:space="preserve">prior </w:t>
      </w:r>
      <w:r w:rsidR="00E47BC3">
        <w:t xml:space="preserve">cohorts and their analyses into adulthood </w:t>
      </w:r>
      <w:r w:rsidR="000423B1">
        <w:t>and in non-European countries a</w:t>
      </w:r>
      <w:r w:rsidR="00E47BC3">
        <w:t>re needed</w:t>
      </w:r>
      <w:r w:rsidR="000423B1">
        <w:t>.</w:t>
      </w:r>
    </w:p>
    <w:p w14:paraId="791357E4" w14:textId="3F493B4A" w:rsidR="003844C6" w:rsidRDefault="003844C6">
      <w:r>
        <w:br w:type="page"/>
      </w:r>
    </w:p>
    <w:p w14:paraId="79135CA9" w14:textId="77777777" w:rsidR="000D7D3C" w:rsidRPr="00DF4A43" w:rsidRDefault="000D7D3C" w:rsidP="00E772C6">
      <w:pPr>
        <w:spacing w:after="240" w:line="240" w:lineRule="auto"/>
        <w:rPr>
          <w:b/>
          <w:bCs/>
          <w:caps/>
          <w:szCs w:val="24"/>
        </w:rPr>
      </w:pPr>
      <w:r w:rsidRPr="00DF4A43">
        <w:rPr>
          <w:b/>
          <w:bCs/>
          <w:caps/>
          <w:szCs w:val="24"/>
        </w:rPr>
        <w:lastRenderedPageBreak/>
        <w:t>References</w:t>
      </w:r>
    </w:p>
    <w:p w14:paraId="2499B864" w14:textId="77777777" w:rsidR="000E183A" w:rsidRPr="000E183A" w:rsidRDefault="000D7D3C" w:rsidP="000E183A">
      <w:pPr>
        <w:pStyle w:val="EndNoteBibliography"/>
        <w:spacing w:after="240"/>
        <w:ind w:left="720" w:hanging="720"/>
      </w:pPr>
      <w:r>
        <w:rPr>
          <w:sz w:val="20"/>
          <w:szCs w:val="20"/>
        </w:rPr>
        <w:fldChar w:fldCharType="begin"/>
      </w:r>
      <w:r>
        <w:rPr>
          <w:sz w:val="20"/>
          <w:szCs w:val="20"/>
        </w:rPr>
        <w:instrText xml:space="preserve"> ADDIN EN.REFLIST </w:instrText>
      </w:r>
      <w:r>
        <w:rPr>
          <w:sz w:val="20"/>
          <w:szCs w:val="20"/>
        </w:rPr>
        <w:fldChar w:fldCharType="separate"/>
      </w:r>
      <w:r w:rsidR="000E183A" w:rsidRPr="000E183A">
        <w:t>1.</w:t>
      </w:r>
      <w:r w:rsidR="000E183A" w:rsidRPr="000E183A">
        <w:tab/>
        <w:t xml:space="preserve">Langan SM, Irvine AD, Weidinger S. Atopic dermatitis. </w:t>
      </w:r>
      <w:r w:rsidR="000E183A" w:rsidRPr="000E183A">
        <w:rPr>
          <w:i/>
        </w:rPr>
        <w:t xml:space="preserve">Lancet. </w:t>
      </w:r>
      <w:r w:rsidR="000E183A" w:rsidRPr="000E183A">
        <w:t>2020;396(10247):345-360.</w:t>
      </w:r>
    </w:p>
    <w:p w14:paraId="15B46DDC" w14:textId="77777777" w:rsidR="000E183A" w:rsidRPr="000E183A" w:rsidRDefault="000E183A" w:rsidP="000E183A">
      <w:pPr>
        <w:pStyle w:val="EndNoteBibliography"/>
        <w:spacing w:after="240"/>
        <w:ind w:left="720" w:hanging="720"/>
      </w:pPr>
      <w:r w:rsidRPr="000E183A">
        <w:t>2.</w:t>
      </w:r>
      <w:r w:rsidRPr="000E183A">
        <w:tab/>
        <w:t xml:space="preserve">Weidinger S, Beck LA, Bieber T, et al. Atopic dermatitis. </w:t>
      </w:r>
      <w:r w:rsidRPr="000E183A">
        <w:rPr>
          <w:i/>
        </w:rPr>
        <w:t xml:space="preserve">Nat Rev Dis Primers. </w:t>
      </w:r>
      <w:r w:rsidRPr="000E183A">
        <w:t>2018;4(1):1.</w:t>
      </w:r>
    </w:p>
    <w:p w14:paraId="549C6A33" w14:textId="77777777" w:rsidR="000E183A" w:rsidRPr="000E183A" w:rsidRDefault="000E183A" w:rsidP="000E183A">
      <w:pPr>
        <w:pStyle w:val="EndNoteBibliography"/>
        <w:spacing w:after="240"/>
        <w:ind w:left="720" w:hanging="720"/>
      </w:pPr>
      <w:r w:rsidRPr="000E183A">
        <w:t>3.</w:t>
      </w:r>
      <w:r w:rsidRPr="000E183A">
        <w:tab/>
        <w:t xml:space="preserve">Brown SJ. Atopic eczema. </w:t>
      </w:r>
      <w:r w:rsidRPr="000E183A">
        <w:rPr>
          <w:i/>
        </w:rPr>
        <w:t xml:space="preserve">Clin Med (Lond). </w:t>
      </w:r>
      <w:r w:rsidRPr="000E183A">
        <w:t>2016;16(1):66-69.</w:t>
      </w:r>
    </w:p>
    <w:p w14:paraId="7665A1E2" w14:textId="77777777" w:rsidR="000E183A" w:rsidRPr="000E183A" w:rsidRDefault="000E183A" w:rsidP="000E183A">
      <w:pPr>
        <w:pStyle w:val="EndNoteBibliography"/>
        <w:spacing w:after="240"/>
        <w:ind w:left="720" w:hanging="720"/>
      </w:pPr>
      <w:r w:rsidRPr="000E183A">
        <w:t>4.</w:t>
      </w:r>
      <w:r w:rsidRPr="000E183A">
        <w:tab/>
        <w:t xml:space="preserve">Williams HC. Atopic dermatitis. </w:t>
      </w:r>
      <w:r w:rsidRPr="000E183A">
        <w:rPr>
          <w:i/>
        </w:rPr>
        <w:t xml:space="preserve">N Engl J Med. </w:t>
      </w:r>
      <w:r w:rsidRPr="000E183A">
        <w:t>2005;352(22):2314-2324.</w:t>
      </w:r>
    </w:p>
    <w:p w14:paraId="0BD59B6F" w14:textId="77777777" w:rsidR="000E183A" w:rsidRPr="000E183A" w:rsidRDefault="000E183A" w:rsidP="000E183A">
      <w:pPr>
        <w:pStyle w:val="EndNoteBibliography"/>
        <w:spacing w:after="240"/>
        <w:ind w:left="720" w:hanging="720"/>
      </w:pPr>
      <w:r w:rsidRPr="000E183A">
        <w:t>5.</w:t>
      </w:r>
      <w:r w:rsidRPr="000E183A">
        <w:tab/>
        <w:t xml:space="preserve">Peng W, Novak N. Pathogenesis of atopic dermatitis. </w:t>
      </w:r>
      <w:r w:rsidRPr="000E183A">
        <w:rPr>
          <w:i/>
        </w:rPr>
        <w:t xml:space="preserve">Clin Exp Allergy. </w:t>
      </w:r>
      <w:r w:rsidRPr="000E183A">
        <w:t>2015;45(3):566-574.</w:t>
      </w:r>
    </w:p>
    <w:p w14:paraId="0B243E10" w14:textId="77777777" w:rsidR="000E183A" w:rsidRPr="000E183A" w:rsidRDefault="000E183A" w:rsidP="000E183A">
      <w:pPr>
        <w:pStyle w:val="EndNoteBibliography"/>
        <w:spacing w:after="240"/>
        <w:ind w:left="720" w:hanging="720"/>
      </w:pPr>
      <w:r w:rsidRPr="000E183A">
        <w:t>6.</w:t>
      </w:r>
      <w:r w:rsidRPr="000E183A">
        <w:tab/>
        <w:t xml:space="preserve">Grobe W, Bieber T, Novak N. Pathophysiology of atopic dermatitis. </w:t>
      </w:r>
      <w:r w:rsidRPr="000E183A">
        <w:rPr>
          <w:i/>
        </w:rPr>
        <w:t xml:space="preserve">J Dtsch Dermatol Ges. </w:t>
      </w:r>
      <w:r w:rsidRPr="000E183A">
        <w:t>2019;17(4):433-440.</w:t>
      </w:r>
    </w:p>
    <w:p w14:paraId="737B8969" w14:textId="77777777" w:rsidR="000E183A" w:rsidRPr="000E183A" w:rsidRDefault="000E183A" w:rsidP="000E183A">
      <w:pPr>
        <w:pStyle w:val="EndNoteBibliography"/>
        <w:spacing w:after="240"/>
        <w:ind w:left="720" w:hanging="720"/>
      </w:pPr>
      <w:r w:rsidRPr="000E183A">
        <w:t>7.</w:t>
      </w:r>
      <w:r w:rsidRPr="000E183A">
        <w:tab/>
        <w:t xml:space="preserve">Weidinger S, Novak N. Atopic dermatitis. </w:t>
      </w:r>
      <w:r w:rsidRPr="000E183A">
        <w:rPr>
          <w:i/>
        </w:rPr>
        <w:t xml:space="preserve">Lancet. </w:t>
      </w:r>
      <w:r w:rsidRPr="000E183A">
        <w:t>2016;387(10023):1109-1122.</w:t>
      </w:r>
    </w:p>
    <w:p w14:paraId="4D73DDA6" w14:textId="77777777" w:rsidR="000E183A" w:rsidRPr="000E183A" w:rsidRDefault="000E183A" w:rsidP="000E183A">
      <w:pPr>
        <w:pStyle w:val="EndNoteBibliography"/>
        <w:spacing w:after="240"/>
        <w:ind w:left="720" w:hanging="720"/>
      </w:pPr>
      <w:r w:rsidRPr="000E183A">
        <w:t>8.</w:t>
      </w:r>
      <w:r w:rsidRPr="000E183A">
        <w:tab/>
        <w:t xml:space="preserve">Kage P, Simon JC, Treudler R. Atopic dermatitis and psychosocial comorbidities. </w:t>
      </w:r>
      <w:r w:rsidRPr="000E183A">
        <w:rPr>
          <w:i/>
        </w:rPr>
        <w:t xml:space="preserve">J Dtsch Dermatol Ges. </w:t>
      </w:r>
      <w:r w:rsidRPr="000E183A">
        <w:t>2020;18(2):93-102.</w:t>
      </w:r>
    </w:p>
    <w:p w14:paraId="3A182F87" w14:textId="77777777" w:rsidR="000E183A" w:rsidRPr="000E183A" w:rsidRDefault="000E183A" w:rsidP="000E183A">
      <w:pPr>
        <w:pStyle w:val="EndNoteBibliography"/>
        <w:spacing w:after="240"/>
        <w:ind w:left="720" w:hanging="720"/>
      </w:pPr>
      <w:r w:rsidRPr="000E183A">
        <w:t>9.</w:t>
      </w:r>
      <w:r w:rsidRPr="000E183A">
        <w:tab/>
        <w:t xml:space="preserve">Illi S, von Mutius E, Lau S, et al. The natural course of atopic dermatitis from birth to age 7 years and the association with asthma. </w:t>
      </w:r>
      <w:r w:rsidRPr="000E183A">
        <w:rPr>
          <w:i/>
        </w:rPr>
        <w:t xml:space="preserve">J Allergy Clin Immunol. </w:t>
      </w:r>
      <w:r w:rsidRPr="000E183A">
        <w:t>2004;113(5):925-931.</w:t>
      </w:r>
    </w:p>
    <w:p w14:paraId="24F2F9AD" w14:textId="77777777" w:rsidR="000E183A" w:rsidRPr="000E183A" w:rsidRDefault="000E183A" w:rsidP="000E183A">
      <w:pPr>
        <w:pStyle w:val="EndNoteBibliography"/>
        <w:spacing w:after="240"/>
        <w:ind w:left="720" w:hanging="720"/>
      </w:pPr>
      <w:r w:rsidRPr="000E183A">
        <w:t>10.</w:t>
      </w:r>
      <w:r w:rsidRPr="000E183A">
        <w:tab/>
        <w:t xml:space="preserve">Garmhausen D, Hagemann T, Bieber T, et al. Characterization of different courses of atopic dermatitis in adolescent and adult patients. </w:t>
      </w:r>
      <w:r w:rsidRPr="000E183A">
        <w:rPr>
          <w:i/>
        </w:rPr>
        <w:t xml:space="preserve">Allergy. </w:t>
      </w:r>
      <w:r w:rsidRPr="000E183A">
        <w:t>2013;68(4):498-506.</w:t>
      </w:r>
    </w:p>
    <w:p w14:paraId="62E5BB82" w14:textId="77777777" w:rsidR="000E183A" w:rsidRPr="000E183A" w:rsidRDefault="000E183A" w:rsidP="000E183A">
      <w:pPr>
        <w:pStyle w:val="EndNoteBibliography"/>
        <w:spacing w:after="240"/>
        <w:ind w:left="720" w:hanging="720"/>
      </w:pPr>
      <w:r w:rsidRPr="000E183A">
        <w:lastRenderedPageBreak/>
        <w:t>11.</w:t>
      </w:r>
      <w:r w:rsidRPr="000E183A">
        <w:tab/>
        <w:t xml:space="preserve">Abuabara K, Margolis DJ, Langan SM. The Long-Term Course of Atopic Dermatitis. </w:t>
      </w:r>
      <w:r w:rsidRPr="000E183A">
        <w:rPr>
          <w:i/>
        </w:rPr>
        <w:t xml:space="preserve">Dermatol Clin. </w:t>
      </w:r>
      <w:r w:rsidRPr="000E183A">
        <w:t>2017;35(3):291-297.</w:t>
      </w:r>
    </w:p>
    <w:p w14:paraId="120ADCA3" w14:textId="77777777" w:rsidR="000E183A" w:rsidRPr="000E183A" w:rsidRDefault="000E183A" w:rsidP="000E183A">
      <w:pPr>
        <w:pStyle w:val="EndNoteBibliography"/>
        <w:spacing w:after="240"/>
        <w:ind w:left="720" w:hanging="720"/>
      </w:pPr>
      <w:r w:rsidRPr="000E183A">
        <w:t>12.</w:t>
      </w:r>
      <w:r w:rsidRPr="000E183A">
        <w:tab/>
        <w:t xml:space="preserve">Irvine AD, Mina-Osorio P. Disease trajectories in childhood atopic dermatitis: an update and practitioner's guide. </w:t>
      </w:r>
      <w:r w:rsidRPr="000E183A">
        <w:rPr>
          <w:i/>
        </w:rPr>
        <w:t xml:space="preserve">Br J Dermatol. </w:t>
      </w:r>
      <w:r w:rsidRPr="000E183A">
        <w:t>2019;181(5):895-906.</w:t>
      </w:r>
    </w:p>
    <w:p w14:paraId="4F64BC4E" w14:textId="77777777" w:rsidR="000E183A" w:rsidRPr="000E183A" w:rsidRDefault="000E183A" w:rsidP="000E183A">
      <w:pPr>
        <w:pStyle w:val="EndNoteBibliography"/>
        <w:spacing w:after="240"/>
        <w:ind w:left="720" w:hanging="720"/>
      </w:pPr>
      <w:r w:rsidRPr="000E183A">
        <w:t>13.</w:t>
      </w:r>
      <w:r w:rsidRPr="000E183A">
        <w:tab/>
        <w:t xml:space="preserve">Williams HC, Strachan DP. The natural history of childhood eczema: observations from the British 1958 birth cohort study. </w:t>
      </w:r>
      <w:r w:rsidRPr="000E183A">
        <w:rPr>
          <w:i/>
        </w:rPr>
        <w:t xml:space="preserve">Br J Dermatol. </w:t>
      </w:r>
      <w:r w:rsidRPr="000E183A">
        <w:t>1998;139(5):834-839.</w:t>
      </w:r>
    </w:p>
    <w:p w14:paraId="3302D6BB" w14:textId="77777777" w:rsidR="000E183A" w:rsidRPr="000E183A" w:rsidRDefault="000E183A" w:rsidP="000E183A">
      <w:pPr>
        <w:pStyle w:val="EndNoteBibliography"/>
        <w:spacing w:after="240"/>
        <w:ind w:left="720" w:hanging="720"/>
      </w:pPr>
      <w:r w:rsidRPr="000E183A">
        <w:t>14.</w:t>
      </w:r>
      <w:r w:rsidRPr="000E183A">
        <w:tab/>
        <w:t xml:space="preserve">Lee HH, Patel KR, Singam V, et al. A systematic review and meta-analysis of the prevalence and phenotype of adult-onset atopic dermatitis. </w:t>
      </w:r>
      <w:r w:rsidRPr="000E183A">
        <w:rPr>
          <w:i/>
        </w:rPr>
        <w:t xml:space="preserve">J Am Acad Dermatol. </w:t>
      </w:r>
      <w:r w:rsidRPr="000E183A">
        <w:t>2019;80(6):1526-1532 e1527.</w:t>
      </w:r>
    </w:p>
    <w:p w14:paraId="613B73DA" w14:textId="77777777" w:rsidR="000E183A" w:rsidRPr="000E183A" w:rsidRDefault="000E183A" w:rsidP="000E183A">
      <w:pPr>
        <w:pStyle w:val="EndNoteBibliography"/>
        <w:spacing w:after="240"/>
        <w:ind w:left="720" w:hanging="720"/>
      </w:pPr>
      <w:r w:rsidRPr="000E183A">
        <w:t>15.</w:t>
      </w:r>
      <w:r w:rsidRPr="000E183A">
        <w:tab/>
        <w:t xml:space="preserve">Irvine AD, McLean WH, Leung DY. Filaggrin mutations associated with skin and allergic diseases. </w:t>
      </w:r>
      <w:r w:rsidRPr="000E183A">
        <w:rPr>
          <w:i/>
        </w:rPr>
        <w:t xml:space="preserve">N Engl J Med. </w:t>
      </w:r>
      <w:r w:rsidRPr="000E183A">
        <w:t>2011;365(14):1315-1327.</w:t>
      </w:r>
    </w:p>
    <w:p w14:paraId="66D8228E" w14:textId="77777777" w:rsidR="000E183A" w:rsidRPr="000E183A" w:rsidRDefault="000E183A" w:rsidP="000E183A">
      <w:pPr>
        <w:pStyle w:val="EndNoteBibliography"/>
        <w:spacing w:after="240"/>
        <w:ind w:left="720" w:hanging="720"/>
      </w:pPr>
      <w:r w:rsidRPr="000E183A">
        <w:t>16.</w:t>
      </w:r>
      <w:r w:rsidRPr="000E183A">
        <w:tab/>
        <w:t xml:space="preserve">Palmer CN, Irvine AD, Terron-Kwiatkowski A, et al. Common loss-of-function variants of the epidermal barrier protein filaggrin are a major predisposing factor for atopic dermatitis. </w:t>
      </w:r>
      <w:r w:rsidRPr="000E183A">
        <w:rPr>
          <w:i/>
        </w:rPr>
        <w:t xml:space="preserve">Nat Genet. </w:t>
      </w:r>
      <w:r w:rsidRPr="000E183A">
        <w:t>2006;38(4):441-446.</w:t>
      </w:r>
    </w:p>
    <w:p w14:paraId="3B3D9C55" w14:textId="77777777" w:rsidR="000E183A" w:rsidRPr="000E183A" w:rsidRDefault="000E183A" w:rsidP="000E183A">
      <w:pPr>
        <w:pStyle w:val="EndNoteBibliography"/>
        <w:spacing w:after="240"/>
        <w:ind w:left="720" w:hanging="720"/>
      </w:pPr>
      <w:r w:rsidRPr="000E183A">
        <w:t>17.</w:t>
      </w:r>
      <w:r w:rsidRPr="000E183A">
        <w:tab/>
        <w:t xml:space="preserve">Bohme M, Soderhall C, Kull I, et al. Filaggrin mutations increase the risk for persistent dry skin and eczema independent of sensitization. </w:t>
      </w:r>
      <w:r w:rsidRPr="000E183A">
        <w:rPr>
          <w:i/>
        </w:rPr>
        <w:t xml:space="preserve">J Allergy Clin Immunol. </w:t>
      </w:r>
      <w:r w:rsidRPr="000E183A">
        <w:t>2012;129(4):1153-1155.</w:t>
      </w:r>
    </w:p>
    <w:p w14:paraId="434CD2FF" w14:textId="77777777" w:rsidR="000E183A" w:rsidRPr="000E183A" w:rsidRDefault="000E183A" w:rsidP="000E183A">
      <w:pPr>
        <w:pStyle w:val="EndNoteBibliography"/>
        <w:spacing w:after="240"/>
        <w:ind w:left="720" w:hanging="720"/>
      </w:pPr>
      <w:r w:rsidRPr="000E183A">
        <w:t>18.</w:t>
      </w:r>
      <w:r w:rsidRPr="000E183A">
        <w:tab/>
        <w:t xml:space="preserve">Brown SJ, Sandilands A, Zhao Y, et al. Prevalent and low-frequency null mutations in the filaggrin gene are associated with early-onset and persistent atopic eczema. </w:t>
      </w:r>
      <w:r w:rsidRPr="000E183A">
        <w:rPr>
          <w:i/>
        </w:rPr>
        <w:t xml:space="preserve">J Invest Dermatol. </w:t>
      </w:r>
      <w:r w:rsidRPr="000E183A">
        <w:t>2008;128(6):1591-1594.</w:t>
      </w:r>
    </w:p>
    <w:p w14:paraId="7F998DF8" w14:textId="77777777" w:rsidR="000E183A" w:rsidRPr="000E183A" w:rsidRDefault="000E183A" w:rsidP="000E183A">
      <w:pPr>
        <w:pStyle w:val="EndNoteBibliography"/>
        <w:spacing w:after="240"/>
        <w:ind w:left="720" w:hanging="720"/>
      </w:pPr>
      <w:r w:rsidRPr="000E183A">
        <w:lastRenderedPageBreak/>
        <w:t>19.</w:t>
      </w:r>
      <w:r w:rsidRPr="000E183A">
        <w:tab/>
        <w:t xml:space="preserve">Margolis DJ, Apter AJ, Gupta J, et al. The persistence of atopic dermatitis and filaggrin (FLG) mutations in a US longitudinal cohort. </w:t>
      </w:r>
      <w:r w:rsidRPr="000E183A">
        <w:rPr>
          <w:i/>
        </w:rPr>
        <w:t xml:space="preserve">J Allergy Clin Immunol. </w:t>
      </w:r>
      <w:r w:rsidRPr="000E183A">
        <w:t>2012;130(4):912-917.</w:t>
      </w:r>
    </w:p>
    <w:p w14:paraId="4DE0747F" w14:textId="77777777" w:rsidR="000E183A" w:rsidRPr="000E183A" w:rsidRDefault="000E183A" w:rsidP="000E183A">
      <w:pPr>
        <w:pStyle w:val="EndNoteBibliography"/>
        <w:spacing w:after="240"/>
        <w:ind w:left="720" w:hanging="720"/>
      </w:pPr>
      <w:r w:rsidRPr="000E183A">
        <w:t>20.</w:t>
      </w:r>
      <w:r w:rsidRPr="000E183A">
        <w:tab/>
        <w:t xml:space="preserve">Abuabara K, Yu AM, Okhovat JP, et al. The prevalence of atopic dermatitis beyond childhood: A systematic review and meta-analysis of longitudinal studies. </w:t>
      </w:r>
      <w:r w:rsidRPr="000E183A">
        <w:rPr>
          <w:i/>
        </w:rPr>
        <w:t xml:space="preserve">Allergy. </w:t>
      </w:r>
      <w:r w:rsidRPr="000E183A">
        <w:t>2018;73(3):696-704.</w:t>
      </w:r>
    </w:p>
    <w:p w14:paraId="1A8A3CC9" w14:textId="77777777" w:rsidR="000E183A" w:rsidRPr="000E183A" w:rsidRDefault="000E183A" w:rsidP="000E183A">
      <w:pPr>
        <w:pStyle w:val="EndNoteBibliography"/>
        <w:spacing w:after="240"/>
        <w:ind w:left="720" w:hanging="720"/>
      </w:pPr>
      <w:r w:rsidRPr="000E183A">
        <w:t>21.</w:t>
      </w:r>
      <w:r w:rsidRPr="000E183A">
        <w:tab/>
        <w:t xml:space="preserve">Nissen SP, Kjaer HF, Host A, et al. The natural course of sensitization and allergic diseases from childhood to adulthood. </w:t>
      </w:r>
      <w:r w:rsidRPr="000E183A">
        <w:rPr>
          <w:i/>
        </w:rPr>
        <w:t xml:space="preserve">Pediatr Allergy Immunol. </w:t>
      </w:r>
      <w:r w:rsidRPr="000E183A">
        <w:t>2013;24(6):549-555.</w:t>
      </w:r>
    </w:p>
    <w:p w14:paraId="4AFD89B7" w14:textId="77777777" w:rsidR="000E183A" w:rsidRPr="000E183A" w:rsidRDefault="000E183A" w:rsidP="000E183A">
      <w:pPr>
        <w:pStyle w:val="EndNoteBibliography"/>
        <w:spacing w:after="240"/>
        <w:ind w:left="720" w:hanging="720"/>
      </w:pPr>
      <w:r w:rsidRPr="000E183A">
        <w:t>22.</w:t>
      </w:r>
      <w:r w:rsidRPr="000E183A">
        <w:tab/>
        <w:t xml:space="preserve">Finnbogadottir AF, Ardal B, Eiriksson H, et al. A long-term follow-up of allergic diseases in Iceland. </w:t>
      </w:r>
      <w:r w:rsidRPr="000E183A">
        <w:rPr>
          <w:i/>
        </w:rPr>
        <w:t xml:space="preserve">Pediatr Allergy Immunol. </w:t>
      </w:r>
      <w:r w:rsidRPr="000E183A">
        <w:t>2012;23(2):181-185.</w:t>
      </w:r>
    </w:p>
    <w:p w14:paraId="27312FBC" w14:textId="77777777" w:rsidR="000E183A" w:rsidRPr="000E183A" w:rsidRDefault="000E183A" w:rsidP="000E183A">
      <w:pPr>
        <w:pStyle w:val="EndNoteBibliography"/>
        <w:spacing w:after="240"/>
        <w:ind w:left="720" w:hanging="720"/>
      </w:pPr>
      <w:r w:rsidRPr="000E183A">
        <w:t>23.</w:t>
      </w:r>
      <w:r w:rsidRPr="000E183A">
        <w:tab/>
        <w:t xml:space="preserve">Gough H, Grabenhenrich L, Reich A, et al. Allergic multimorbidity of asthma, rhinitis and eczema over 20 years in the German birth cohort MAS. </w:t>
      </w:r>
      <w:r w:rsidRPr="000E183A">
        <w:rPr>
          <w:i/>
        </w:rPr>
        <w:t xml:space="preserve">Pediatr Allergy Immunol. </w:t>
      </w:r>
      <w:r w:rsidRPr="000E183A">
        <w:t>2015;26(5):431-437.</w:t>
      </w:r>
    </w:p>
    <w:p w14:paraId="3481D8A8" w14:textId="77777777" w:rsidR="000E183A" w:rsidRPr="000E183A" w:rsidRDefault="000E183A" w:rsidP="000E183A">
      <w:pPr>
        <w:pStyle w:val="EndNoteBibliography"/>
        <w:spacing w:after="240"/>
        <w:ind w:left="720" w:hanging="720"/>
      </w:pPr>
      <w:r w:rsidRPr="000E183A">
        <w:t>24.</w:t>
      </w:r>
      <w:r w:rsidRPr="000E183A">
        <w:tab/>
        <w:t xml:space="preserve">Burr ML, Dunstan FD, Hand S, et al. The natural history of eczema from birth to adult life: a cohort study. </w:t>
      </w:r>
      <w:r w:rsidRPr="000E183A">
        <w:rPr>
          <w:i/>
        </w:rPr>
        <w:t xml:space="preserve">Br J Dermatol. </w:t>
      </w:r>
      <w:r w:rsidRPr="000E183A">
        <w:t>2013;168(6):1339-1342.</w:t>
      </w:r>
    </w:p>
    <w:p w14:paraId="69998F5D" w14:textId="77777777" w:rsidR="000E183A" w:rsidRPr="000E183A" w:rsidRDefault="000E183A" w:rsidP="000E183A">
      <w:pPr>
        <w:pStyle w:val="EndNoteBibliography"/>
        <w:spacing w:after="240"/>
        <w:ind w:left="720" w:hanging="720"/>
      </w:pPr>
      <w:r w:rsidRPr="000E183A">
        <w:t>25.</w:t>
      </w:r>
      <w:r w:rsidRPr="000E183A">
        <w:tab/>
        <w:t xml:space="preserve">Roduit C, Frei R, Depner M, et al. Phenotypes of Atopic Dermatitis Depending on the Timing of Onset and Progression in Childhood. </w:t>
      </w:r>
      <w:r w:rsidRPr="000E183A">
        <w:rPr>
          <w:i/>
        </w:rPr>
        <w:t xml:space="preserve">JAMA Pediatr. </w:t>
      </w:r>
      <w:r w:rsidRPr="000E183A">
        <w:t>2017;171(7):655-662.</w:t>
      </w:r>
    </w:p>
    <w:p w14:paraId="3975B4F0" w14:textId="77777777" w:rsidR="000E183A" w:rsidRPr="000E183A" w:rsidRDefault="000E183A" w:rsidP="000E183A">
      <w:pPr>
        <w:pStyle w:val="EndNoteBibliography"/>
        <w:spacing w:after="240"/>
        <w:ind w:left="720" w:hanging="720"/>
      </w:pPr>
      <w:r w:rsidRPr="000E183A">
        <w:t>26.</w:t>
      </w:r>
      <w:r w:rsidRPr="000E183A">
        <w:tab/>
        <w:t xml:space="preserve">Paternoster L, Savenije OEM, Heron J, et al. Identification of atopic dermatitis subgroups in children from 2 longitudinal birth cohorts. </w:t>
      </w:r>
      <w:r w:rsidRPr="000E183A">
        <w:rPr>
          <w:i/>
        </w:rPr>
        <w:t xml:space="preserve">J Allergy Clin Immunol. </w:t>
      </w:r>
      <w:r w:rsidRPr="000E183A">
        <w:t>2018;141(3):964-971.</w:t>
      </w:r>
    </w:p>
    <w:p w14:paraId="30ECC595" w14:textId="77777777" w:rsidR="000E183A" w:rsidRPr="000E183A" w:rsidRDefault="000E183A" w:rsidP="000E183A">
      <w:pPr>
        <w:pStyle w:val="EndNoteBibliography"/>
        <w:spacing w:after="240"/>
        <w:ind w:left="720" w:hanging="720"/>
      </w:pPr>
      <w:r w:rsidRPr="000E183A">
        <w:lastRenderedPageBreak/>
        <w:t>27.</w:t>
      </w:r>
      <w:r w:rsidRPr="000E183A">
        <w:tab/>
        <w:t xml:space="preserve">Hu C, Duijts L, Erler NS, et al. Most associations of early-life environmental exposures and genetic risk factors poorly differentiate between eczema phenotypes: the Generation R Study. </w:t>
      </w:r>
      <w:r w:rsidRPr="000E183A">
        <w:rPr>
          <w:i/>
        </w:rPr>
        <w:t xml:space="preserve">Br J Dermatol. </w:t>
      </w:r>
      <w:r w:rsidRPr="000E183A">
        <w:t>2019;181(6):1190-1197.</w:t>
      </w:r>
    </w:p>
    <w:p w14:paraId="60C5AFDC" w14:textId="77777777" w:rsidR="000E183A" w:rsidRPr="000E183A" w:rsidRDefault="000E183A" w:rsidP="000E183A">
      <w:pPr>
        <w:pStyle w:val="EndNoteBibliography"/>
        <w:spacing w:after="240"/>
        <w:ind w:left="720" w:hanging="720"/>
      </w:pPr>
      <w:r w:rsidRPr="000E183A">
        <w:t>28.</w:t>
      </w:r>
      <w:r w:rsidRPr="000E183A">
        <w:tab/>
        <w:t xml:space="preserve">Mulick AR, Mansfield KE, Silverwood RJ, et al. Four childhood atopic dermatitis subtypes identified from trajectory and severity of disease and internally validated in a large UK birth cohort. </w:t>
      </w:r>
      <w:r w:rsidRPr="000E183A">
        <w:rPr>
          <w:i/>
        </w:rPr>
        <w:t xml:space="preserve">Br J Dermatol. </w:t>
      </w:r>
      <w:r w:rsidRPr="000E183A">
        <w:t>2021;185(3):526-536.</w:t>
      </w:r>
    </w:p>
    <w:p w14:paraId="29EE4BF3" w14:textId="77777777" w:rsidR="000E183A" w:rsidRPr="000E183A" w:rsidRDefault="000E183A" w:rsidP="000E183A">
      <w:pPr>
        <w:pStyle w:val="EndNoteBibliography"/>
        <w:spacing w:after="240"/>
        <w:ind w:left="720" w:hanging="720"/>
      </w:pPr>
      <w:r w:rsidRPr="000E183A">
        <w:t>29.</w:t>
      </w:r>
      <w:r w:rsidRPr="000E183A">
        <w:tab/>
        <w:t xml:space="preserve">Arshad SH, Holloway JW, Karmaus W, et al. Cohort Profile: The Isle Of Wight Whole Population Birth Cohort (IOWBC). </w:t>
      </w:r>
      <w:r w:rsidRPr="000E183A">
        <w:rPr>
          <w:i/>
        </w:rPr>
        <w:t xml:space="preserve">Int J Epidemiol. </w:t>
      </w:r>
      <w:r w:rsidRPr="000E183A">
        <w:t>2018;47(4):1043-1044i.</w:t>
      </w:r>
    </w:p>
    <w:p w14:paraId="3575BF22" w14:textId="77777777" w:rsidR="000E183A" w:rsidRPr="000E183A" w:rsidRDefault="000E183A" w:rsidP="000E183A">
      <w:pPr>
        <w:pStyle w:val="EndNoteBibliography"/>
        <w:spacing w:after="240"/>
        <w:ind w:left="720" w:hanging="720"/>
      </w:pPr>
      <w:r w:rsidRPr="000E183A">
        <w:t>30.</w:t>
      </w:r>
      <w:r w:rsidRPr="000E183A">
        <w:tab/>
        <w:t xml:space="preserve">Ziyab AH, Raza A, Karmaus W, et al. Trends in eczema in the first 18 years of life: results from the Isle of Wight 1989 birth cohort study. </w:t>
      </w:r>
      <w:r w:rsidRPr="000E183A">
        <w:rPr>
          <w:i/>
        </w:rPr>
        <w:t xml:space="preserve">Clin Exp Allergy. </w:t>
      </w:r>
      <w:r w:rsidRPr="000E183A">
        <w:t>2010;40(12):1776-1784.</w:t>
      </w:r>
    </w:p>
    <w:p w14:paraId="179E20E4" w14:textId="77777777" w:rsidR="000E183A" w:rsidRPr="000E183A" w:rsidRDefault="000E183A" w:rsidP="000E183A">
      <w:pPr>
        <w:pStyle w:val="EndNoteBibliography"/>
        <w:spacing w:after="240"/>
        <w:ind w:left="720" w:hanging="720"/>
      </w:pPr>
      <w:r w:rsidRPr="000E183A">
        <w:t>31.</w:t>
      </w:r>
      <w:r w:rsidRPr="000E183A">
        <w:tab/>
        <w:t xml:space="preserve">Abuabara K, Ye M, McCulloch CE, et al. Clinical onset of atopic eczema: Results from 2 nationally representative British birth cohorts followed through midlife. </w:t>
      </w:r>
      <w:r w:rsidRPr="000E183A">
        <w:rPr>
          <w:i/>
        </w:rPr>
        <w:t xml:space="preserve">J Allergy Clin Immunol. </w:t>
      </w:r>
      <w:r w:rsidRPr="000E183A">
        <w:t>2019;144(3):710-719.</w:t>
      </w:r>
    </w:p>
    <w:p w14:paraId="1945FC28" w14:textId="77777777" w:rsidR="000E183A" w:rsidRPr="000E183A" w:rsidRDefault="000E183A" w:rsidP="000E183A">
      <w:pPr>
        <w:pStyle w:val="EndNoteBibliography"/>
        <w:spacing w:after="240"/>
        <w:ind w:left="720" w:hanging="720"/>
      </w:pPr>
      <w:r w:rsidRPr="000E183A">
        <w:t>32.</w:t>
      </w:r>
      <w:r w:rsidRPr="000E183A">
        <w:tab/>
        <w:t xml:space="preserve">Silverberg JI. Atopic Dermatitis in Adults. </w:t>
      </w:r>
      <w:r w:rsidRPr="000E183A">
        <w:rPr>
          <w:i/>
        </w:rPr>
        <w:t xml:space="preserve">Med Clin North Am. </w:t>
      </w:r>
      <w:r w:rsidRPr="000E183A">
        <w:t>2020;104(1):157-176.</w:t>
      </w:r>
    </w:p>
    <w:p w14:paraId="2EB82C78" w14:textId="77777777" w:rsidR="000E183A" w:rsidRPr="000E183A" w:rsidRDefault="000E183A" w:rsidP="000E183A">
      <w:pPr>
        <w:pStyle w:val="EndNoteBibliography"/>
        <w:spacing w:after="240"/>
        <w:ind w:left="720" w:hanging="720"/>
      </w:pPr>
      <w:r w:rsidRPr="000E183A">
        <w:t>33.</w:t>
      </w:r>
      <w:r w:rsidRPr="000E183A">
        <w:tab/>
        <w:t xml:space="preserve">Arshad SH, Patil V, Mitchell F, et al. Cohort Profile Update: The Isle of Wight Whole Population Birth Cohort (IOWBC). </w:t>
      </w:r>
      <w:r w:rsidRPr="000E183A">
        <w:rPr>
          <w:i/>
        </w:rPr>
        <w:t xml:space="preserve">Int J Epidemiol. </w:t>
      </w:r>
      <w:r w:rsidRPr="000E183A">
        <w:t>2020;49(4):1083-1084.</w:t>
      </w:r>
    </w:p>
    <w:p w14:paraId="7F4B3770" w14:textId="77777777" w:rsidR="000E183A" w:rsidRPr="000E183A" w:rsidRDefault="000E183A" w:rsidP="000E183A">
      <w:pPr>
        <w:pStyle w:val="EndNoteBibliography"/>
        <w:spacing w:after="240"/>
        <w:ind w:left="720" w:hanging="720"/>
      </w:pPr>
      <w:r w:rsidRPr="000E183A">
        <w:t>34.</w:t>
      </w:r>
      <w:r w:rsidRPr="000E183A">
        <w:tab/>
        <w:t xml:space="preserve">Arshad SH, Hodgekiss C, Holloway JW, et al. Association of asthma and smoking with lung function impairment in adolescence and early adulthood: the Isle of Wight Birth Cohort Study. </w:t>
      </w:r>
      <w:r w:rsidRPr="000E183A">
        <w:rPr>
          <w:i/>
        </w:rPr>
        <w:t xml:space="preserve">Eur Respir J. </w:t>
      </w:r>
      <w:r w:rsidRPr="000E183A">
        <w:t>2020;55(3):1900477.</w:t>
      </w:r>
    </w:p>
    <w:p w14:paraId="7C0EC4F8" w14:textId="77777777" w:rsidR="000E183A" w:rsidRPr="000E183A" w:rsidRDefault="000E183A" w:rsidP="000E183A">
      <w:pPr>
        <w:pStyle w:val="EndNoteBibliography"/>
        <w:spacing w:after="240"/>
        <w:ind w:left="720" w:hanging="720"/>
      </w:pPr>
      <w:r w:rsidRPr="000E183A">
        <w:lastRenderedPageBreak/>
        <w:t>35.</w:t>
      </w:r>
      <w:r w:rsidRPr="000E183A">
        <w:tab/>
        <w:t xml:space="preserve">Arshad SH, Karmaus W, Kurukulaaratchy R, et al. Polymorphisms in the interleukin 13 and GATA binding protein 3 genes and the development of eczema during childhood. </w:t>
      </w:r>
      <w:r w:rsidRPr="000E183A">
        <w:rPr>
          <w:i/>
        </w:rPr>
        <w:t xml:space="preserve">Br J Dermatol. </w:t>
      </w:r>
      <w:r w:rsidRPr="000E183A">
        <w:t>2008;158(6):1315-1322.</w:t>
      </w:r>
    </w:p>
    <w:p w14:paraId="38041BC2" w14:textId="77777777" w:rsidR="000E183A" w:rsidRPr="000E183A" w:rsidRDefault="000E183A" w:rsidP="000E183A">
      <w:pPr>
        <w:pStyle w:val="EndNoteBibliography"/>
        <w:spacing w:after="240"/>
        <w:ind w:left="720" w:hanging="720"/>
      </w:pPr>
      <w:r w:rsidRPr="000E183A">
        <w:t>36.</w:t>
      </w:r>
      <w:r w:rsidRPr="000E183A">
        <w:tab/>
        <w:t xml:space="preserve">Hanifin JM, Rajka G. Diagnostic features of atopic dermatitis. </w:t>
      </w:r>
      <w:r w:rsidRPr="000E183A">
        <w:rPr>
          <w:i/>
        </w:rPr>
        <w:t xml:space="preserve">Acta Derm Venereol Suppl (Stockh). </w:t>
      </w:r>
      <w:r w:rsidRPr="000E183A">
        <w:t>1980;92(44-47.</w:t>
      </w:r>
    </w:p>
    <w:p w14:paraId="641B0625" w14:textId="77777777" w:rsidR="000E183A" w:rsidRPr="000E183A" w:rsidRDefault="000E183A" w:rsidP="000E183A">
      <w:pPr>
        <w:pStyle w:val="EndNoteBibliography"/>
        <w:spacing w:after="240"/>
        <w:ind w:left="720" w:hanging="720"/>
      </w:pPr>
      <w:r w:rsidRPr="000E183A">
        <w:t>37.</w:t>
      </w:r>
      <w:r w:rsidRPr="000E183A">
        <w:tab/>
        <w:t xml:space="preserve">Ziyab AH, Karmaus W, Yousefi M, et al. Interplay of filaggrin loss-of-function variants, allergic sensitization, and eczema in a longitudinal study covering infancy to 18 years of age. </w:t>
      </w:r>
      <w:r w:rsidRPr="000E183A">
        <w:rPr>
          <w:i/>
        </w:rPr>
        <w:t xml:space="preserve">PLoS One. </w:t>
      </w:r>
      <w:r w:rsidRPr="000E183A">
        <w:t>2012;7(3):e32721.</w:t>
      </w:r>
    </w:p>
    <w:p w14:paraId="3660B52D" w14:textId="77777777" w:rsidR="000E183A" w:rsidRPr="000E183A" w:rsidRDefault="000E183A" w:rsidP="000E183A">
      <w:pPr>
        <w:pStyle w:val="EndNoteBibliography"/>
        <w:spacing w:after="240"/>
        <w:ind w:left="720" w:hanging="720"/>
      </w:pPr>
      <w:r w:rsidRPr="000E183A">
        <w:t>38.</w:t>
      </w:r>
      <w:r w:rsidRPr="000E183A">
        <w:tab/>
        <w:t xml:space="preserve">Soto-Ramirez N, Ziyab AH, Karmaus W, et al. Epidemiologic methods of assessing asthma and wheezing episodes in longitudinal studies: measures of change and stability. </w:t>
      </w:r>
      <w:r w:rsidRPr="000E183A">
        <w:rPr>
          <w:i/>
        </w:rPr>
        <w:t xml:space="preserve">J Epidemiol. </w:t>
      </w:r>
      <w:r w:rsidRPr="000E183A">
        <w:t>2013;23(6):399-410.</w:t>
      </w:r>
    </w:p>
    <w:p w14:paraId="5994E7A0" w14:textId="77777777" w:rsidR="000E183A" w:rsidRPr="000E183A" w:rsidRDefault="000E183A" w:rsidP="000E183A">
      <w:pPr>
        <w:pStyle w:val="EndNoteBibliography"/>
        <w:spacing w:after="240"/>
        <w:ind w:left="720" w:hanging="720"/>
      </w:pPr>
      <w:r w:rsidRPr="000E183A">
        <w:t>39.</w:t>
      </w:r>
      <w:r w:rsidRPr="000E183A">
        <w:tab/>
        <w:t>Porta MS, Greenland S, Hernán M, et al, A dictionary of epidemiology. Six edition / Edn. Oxford: Oxford University Press, 2014.</w:t>
      </w:r>
    </w:p>
    <w:p w14:paraId="7B0C98F6" w14:textId="77777777" w:rsidR="000E183A" w:rsidRPr="000E183A" w:rsidRDefault="000E183A" w:rsidP="000E183A">
      <w:pPr>
        <w:pStyle w:val="EndNoteBibliography"/>
        <w:spacing w:after="240"/>
        <w:ind w:left="720" w:hanging="720"/>
      </w:pPr>
      <w:r w:rsidRPr="000E183A">
        <w:t>40.</w:t>
      </w:r>
      <w:r w:rsidRPr="000E183A">
        <w:tab/>
        <w:t xml:space="preserve">Jones BL, Nagin DS, Roeder K. A SAS Procedure Based on Mixture Models for Estimating Developmental Trajectories. </w:t>
      </w:r>
      <w:r w:rsidRPr="000E183A">
        <w:rPr>
          <w:i/>
        </w:rPr>
        <w:t xml:space="preserve">Sociological Methods &amp; Research. </w:t>
      </w:r>
      <w:r w:rsidRPr="000E183A">
        <w:t>2001;29(3):374-393.</w:t>
      </w:r>
    </w:p>
    <w:p w14:paraId="33E17718" w14:textId="77777777" w:rsidR="000E183A" w:rsidRPr="000E183A" w:rsidRDefault="000E183A" w:rsidP="000E183A">
      <w:pPr>
        <w:pStyle w:val="EndNoteBibliography"/>
        <w:spacing w:after="240"/>
        <w:ind w:left="720" w:hanging="720"/>
      </w:pPr>
      <w:r w:rsidRPr="000E183A">
        <w:t>41.</w:t>
      </w:r>
      <w:r w:rsidRPr="000E183A">
        <w:tab/>
        <w:t xml:space="preserve">Nagin DS. Analyzing developmental trajectories: A semiparametric, group-based approach. </w:t>
      </w:r>
      <w:r w:rsidRPr="000E183A">
        <w:rPr>
          <w:i/>
        </w:rPr>
        <w:t xml:space="preserve">Psychological Methods. </w:t>
      </w:r>
      <w:r w:rsidRPr="000E183A">
        <w:t>1999;4(2):139–157.</w:t>
      </w:r>
    </w:p>
    <w:p w14:paraId="6A9C4125" w14:textId="77777777" w:rsidR="000E183A" w:rsidRPr="000E183A" w:rsidRDefault="000E183A" w:rsidP="000E183A">
      <w:pPr>
        <w:pStyle w:val="EndNoteBibliography"/>
        <w:spacing w:after="240"/>
        <w:ind w:left="720" w:hanging="720"/>
      </w:pPr>
      <w:r w:rsidRPr="000E183A">
        <w:lastRenderedPageBreak/>
        <w:t>42.</w:t>
      </w:r>
      <w:r w:rsidRPr="000E183A">
        <w:tab/>
        <w:t xml:space="preserve">Benjamini Y, Hochberg Y. Controlling the False Discovery Rate: A Practical and Powerful Approach to Multiple Testing. </w:t>
      </w:r>
      <w:r w:rsidRPr="000E183A">
        <w:rPr>
          <w:i/>
        </w:rPr>
        <w:t xml:space="preserve">Journal of the Royal Statistical Society Series B (Methodological). </w:t>
      </w:r>
      <w:r w:rsidRPr="000E183A">
        <w:t>1995;57(1):289-300.</w:t>
      </w:r>
    </w:p>
    <w:p w14:paraId="418EEF59" w14:textId="77777777" w:rsidR="000E183A" w:rsidRPr="000E183A" w:rsidRDefault="000E183A" w:rsidP="000E183A">
      <w:pPr>
        <w:pStyle w:val="EndNoteBibliography"/>
        <w:spacing w:after="240"/>
        <w:ind w:left="720" w:hanging="720"/>
      </w:pPr>
      <w:r w:rsidRPr="000E183A">
        <w:t>43.</w:t>
      </w:r>
      <w:r w:rsidRPr="000E183A">
        <w:tab/>
        <w:t xml:space="preserve">Zou G. A modified poisson regression approach to prospective studies with binary data. </w:t>
      </w:r>
      <w:r w:rsidRPr="000E183A">
        <w:rPr>
          <w:i/>
        </w:rPr>
        <w:t xml:space="preserve">Am J Epidemiol. </w:t>
      </w:r>
      <w:r w:rsidRPr="000E183A">
        <w:t>2004;159(7):702-706.</w:t>
      </w:r>
    </w:p>
    <w:p w14:paraId="6AE7A394" w14:textId="77777777" w:rsidR="000E183A" w:rsidRPr="000E183A" w:rsidRDefault="000E183A" w:rsidP="000E183A">
      <w:pPr>
        <w:pStyle w:val="EndNoteBibliography"/>
        <w:spacing w:after="240"/>
        <w:ind w:left="720" w:hanging="720"/>
      </w:pPr>
      <w:r w:rsidRPr="000E183A">
        <w:t>44.</w:t>
      </w:r>
      <w:r w:rsidRPr="000E183A">
        <w:tab/>
        <w:t xml:space="preserve">Lau S, Matricardi PM, Wahn U, et al. Allergy and atopy from infancy to adulthood: Messages from the German birth cohort MAS. </w:t>
      </w:r>
      <w:r w:rsidRPr="000E183A">
        <w:rPr>
          <w:i/>
        </w:rPr>
        <w:t xml:space="preserve">Ann Allergy Asthma Immunol. </w:t>
      </w:r>
      <w:r w:rsidRPr="000E183A">
        <w:t>2019;122(1):25-32.</w:t>
      </w:r>
    </w:p>
    <w:p w14:paraId="34329846" w14:textId="77777777" w:rsidR="000E183A" w:rsidRPr="000E183A" w:rsidRDefault="000E183A" w:rsidP="000E183A">
      <w:pPr>
        <w:pStyle w:val="EndNoteBibliography"/>
        <w:spacing w:after="240"/>
        <w:ind w:left="720" w:hanging="720"/>
      </w:pPr>
      <w:r w:rsidRPr="000E183A">
        <w:t>45.</w:t>
      </w:r>
      <w:r w:rsidRPr="000E183A">
        <w:tab/>
        <w:t xml:space="preserve">Sacotte R, Silverberg JI. Epidemiology of adult atopic dermatitis. </w:t>
      </w:r>
      <w:r w:rsidRPr="000E183A">
        <w:rPr>
          <w:i/>
        </w:rPr>
        <w:t xml:space="preserve">Clin Dermatol. </w:t>
      </w:r>
      <w:r w:rsidRPr="000E183A">
        <w:t>2018;36(5):595-605.</w:t>
      </w:r>
    </w:p>
    <w:p w14:paraId="2858D123" w14:textId="77777777" w:rsidR="000E183A" w:rsidRPr="000E183A" w:rsidRDefault="000E183A" w:rsidP="000E183A">
      <w:pPr>
        <w:pStyle w:val="EndNoteBibliography"/>
        <w:spacing w:after="240"/>
        <w:ind w:left="720" w:hanging="720"/>
      </w:pPr>
      <w:r w:rsidRPr="000E183A">
        <w:t>46.</w:t>
      </w:r>
      <w:r w:rsidRPr="000E183A">
        <w:tab/>
        <w:t xml:space="preserve">Barbarot S, Auziere S, Gadkari A, et al. Epidemiology of atopic dermatitis in adults: Results from an international survey. </w:t>
      </w:r>
      <w:r w:rsidRPr="000E183A">
        <w:rPr>
          <w:i/>
        </w:rPr>
        <w:t xml:space="preserve">Allergy. </w:t>
      </w:r>
      <w:r w:rsidRPr="000E183A">
        <w:t>2018;73(6):1284-1293.</w:t>
      </w:r>
    </w:p>
    <w:p w14:paraId="0F9B0571" w14:textId="77777777" w:rsidR="000E183A" w:rsidRPr="000E183A" w:rsidRDefault="000E183A" w:rsidP="000E183A">
      <w:pPr>
        <w:pStyle w:val="EndNoteBibliography"/>
        <w:spacing w:after="240"/>
        <w:ind w:left="720" w:hanging="720"/>
      </w:pPr>
      <w:r w:rsidRPr="000E183A">
        <w:t>47.</w:t>
      </w:r>
      <w:r w:rsidRPr="000E183A">
        <w:tab/>
        <w:t xml:space="preserve">Silverberg JI, Vakharia PP, Chopra R, et al. Phenotypical Differences of Childhood- and Adult-Onset Atopic Dermatitis. </w:t>
      </w:r>
      <w:r w:rsidRPr="000E183A">
        <w:rPr>
          <w:i/>
        </w:rPr>
        <w:t xml:space="preserve">J Allergy Clin Immunol Pract. </w:t>
      </w:r>
      <w:r w:rsidRPr="000E183A">
        <w:t>2018;6(4):1306-1312.</w:t>
      </w:r>
    </w:p>
    <w:p w14:paraId="491C766E" w14:textId="77777777" w:rsidR="000E183A" w:rsidRPr="000E183A" w:rsidRDefault="000E183A" w:rsidP="000E183A">
      <w:pPr>
        <w:pStyle w:val="EndNoteBibliography"/>
        <w:spacing w:after="240"/>
        <w:ind w:left="720" w:hanging="720"/>
      </w:pPr>
      <w:r w:rsidRPr="000E183A">
        <w:t>48.</w:t>
      </w:r>
      <w:r w:rsidRPr="000E183A">
        <w:tab/>
        <w:t xml:space="preserve">Ridolo E, Incorvaia C, Martignago I, et al. Sex in Respiratory and Skin Allergies. </w:t>
      </w:r>
      <w:r w:rsidRPr="000E183A">
        <w:rPr>
          <w:i/>
        </w:rPr>
        <w:t xml:space="preserve">Clin Rev Allergy Immunol. </w:t>
      </w:r>
      <w:r w:rsidRPr="000E183A">
        <w:t>2019;56(3):322-332.</w:t>
      </w:r>
    </w:p>
    <w:p w14:paraId="1148462B" w14:textId="77777777" w:rsidR="000E183A" w:rsidRPr="000E183A" w:rsidRDefault="000E183A" w:rsidP="000E183A">
      <w:pPr>
        <w:pStyle w:val="EndNoteBibliography"/>
        <w:spacing w:after="240"/>
        <w:ind w:left="720" w:hanging="720"/>
      </w:pPr>
      <w:r w:rsidRPr="000E183A">
        <w:t>49.</w:t>
      </w:r>
      <w:r w:rsidRPr="000E183A">
        <w:tab/>
        <w:t xml:space="preserve">Klein SL. Immune cells have sex and so should journal articles. </w:t>
      </w:r>
      <w:r w:rsidRPr="000E183A">
        <w:rPr>
          <w:i/>
        </w:rPr>
        <w:t xml:space="preserve">Endocrinology. </w:t>
      </w:r>
      <w:r w:rsidRPr="000E183A">
        <w:t>2012;153(6):2544-2550.</w:t>
      </w:r>
    </w:p>
    <w:p w14:paraId="6F773D2F" w14:textId="77777777" w:rsidR="000E183A" w:rsidRPr="000E183A" w:rsidRDefault="000E183A" w:rsidP="000E183A">
      <w:pPr>
        <w:pStyle w:val="EndNoteBibliography"/>
        <w:spacing w:after="240"/>
        <w:ind w:left="720" w:hanging="720"/>
      </w:pPr>
      <w:r w:rsidRPr="000E183A">
        <w:lastRenderedPageBreak/>
        <w:t>50.</w:t>
      </w:r>
      <w:r w:rsidRPr="000E183A">
        <w:tab/>
        <w:t xml:space="preserve">Arshad SH, Karmaus W, Raza A, et al. The effect of parental allergy on childhood allergic diseases depends on the sex of the child. </w:t>
      </w:r>
      <w:r w:rsidRPr="000E183A">
        <w:rPr>
          <w:i/>
        </w:rPr>
        <w:t xml:space="preserve">J Allergy Clin Immunol. </w:t>
      </w:r>
      <w:r w:rsidRPr="000E183A">
        <w:t>2012;130(2):427-434 e426.</w:t>
      </w:r>
    </w:p>
    <w:p w14:paraId="0772FF7C" w14:textId="77777777" w:rsidR="000E183A" w:rsidRPr="000E183A" w:rsidRDefault="000E183A" w:rsidP="000E183A">
      <w:pPr>
        <w:pStyle w:val="EndNoteBibliography"/>
        <w:spacing w:after="240"/>
        <w:ind w:left="720" w:hanging="720"/>
      </w:pPr>
      <w:r w:rsidRPr="000E183A">
        <w:t>51.</w:t>
      </w:r>
      <w:r w:rsidRPr="000E183A">
        <w:tab/>
        <w:t xml:space="preserve">Egeberg A, Andersen YM, Gislason G, et al. Neonatal risk factors of atopic dermatitis in Denmark - Results from a nationwide register-based study. </w:t>
      </w:r>
      <w:r w:rsidRPr="000E183A">
        <w:rPr>
          <w:i/>
        </w:rPr>
        <w:t xml:space="preserve">Pediatr Allergy Immunol. </w:t>
      </w:r>
      <w:r w:rsidRPr="000E183A">
        <w:t>2016;27(4):368-374.</w:t>
      </w:r>
    </w:p>
    <w:p w14:paraId="4A9441D6" w14:textId="77777777" w:rsidR="000E183A" w:rsidRPr="000E183A" w:rsidRDefault="000E183A" w:rsidP="000E183A">
      <w:pPr>
        <w:pStyle w:val="EndNoteBibliography"/>
        <w:spacing w:after="240"/>
        <w:ind w:left="720" w:hanging="720"/>
      </w:pPr>
      <w:r w:rsidRPr="000E183A">
        <w:t>52.</w:t>
      </w:r>
      <w:r w:rsidRPr="000E183A">
        <w:tab/>
        <w:t xml:space="preserve">Kerkhof M, Koopman LP, van Strien RT, et al. Risk factors for atopic dermatitis in infants at high risk of allergy: the PIAMA study. </w:t>
      </w:r>
      <w:r w:rsidRPr="000E183A">
        <w:rPr>
          <w:i/>
        </w:rPr>
        <w:t xml:space="preserve">Clin Exp Allergy. </w:t>
      </w:r>
      <w:r w:rsidRPr="000E183A">
        <w:t>2003;33(10):1336-1341.</w:t>
      </w:r>
    </w:p>
    <w:p w14:paraId="7B3FF391" w14:textId="77777777" w:rsidR="000E183A" w:rsidRPr="000E183A" w:rsidRDefault="000E183A" w:rsidP="000E183A">
      <w:pPr>
        <w:pStyle w:val="EndNoteBibliography"/>
        <w:spacing w:after="240"/>
        <w:ind w:left="720" w:hanging="720"/>
      </w:pPr>
      <w:r w:rsidRPr="000E183A">
        <w:t>53.</w:t>
      </w:r>
      <w:r w:rsidRPr="000E183A">
        <w:tab/>
        <w:t xml:space="preserve">Brunekreef B, Von Mutius E, Wong G, et al. Exposure to cats and dogs, and symptoms of asthma, rhinoconjunctivitis, and eczema. </w:t>
      </w:r>
      <w:r w:rsidRPr="000E183A">
        <w:rPr>
          <w:i/>
        </w:rPr>
        <w:t xml:space="preserve">Epidemiology. </w:t>
      </w:r>
      <w:r w:rsidRPr="000E183A">
        <w:t>2012;23(5):742-750.</w:t>
      </w:r>
    </w:p>
    <w:p w14:paraId="644D45C8" w14:textId="77777777" w:rsidR="000E183A" w:rsidRPr="000E183A" w:rsidRDefault="000E183A" w:rsidP="000E183A">
      <w:pPr>
        <w:pStyle w:val="EndNoteBibliography"/>
        <w:spacing w:after="240"/>
        <w:ind w:left="720" w:hanging="720"/>
      </w:pPr>
      <w:r w:rsidRPr="000E183A">
        <w:t>54.</w:t>
      </w:r>
      <w:r w:rsidRPr="000E183A">
        <w:tab/>
        <w:t xml:space="preserve">AlShatti KA, Ziyab AH. Pet-Keeping in Relation to Asthma, Rhinitis, and Eczema Symptoms Among Adolescents in Kuwait: A Cross-Sectional Study. </w:t>
      </w:r>
      <w:r w:rsidRPr="000E183A">
        <w:rPr>
          <w:i/>
        </w:rPr>
        <w:t xml:space="preserve">Front Pediatr. </w:t>
      </w:r>
      <w:r w:rsidRPr="000E183A">
        <w:t>2020;8(331.</w:t>
      </w:r>
    </w:p>
    <w:p w14:paraId="1F68174C" w14:textId="77777777" w:rsidR="000E183A" w:rsidRPr="000E183A" w:rsidRDefault="000E183A" w:rsidP="000E183A">
      <w:pPr>
        <w:pStyle w:val="EndNoteBibliography"/>
        <w:spacing w:after="240"/>
        <w:ind w:left="720" w:hanging="720"/>
      </w:pPr>
      <w:r w:rsidRPr="000E183A">
        <w:t>55.</w:t>
      </w:r>
      <w:r w:rsidRPr="000E183A">
        <w:tab/>
        <w:t xml:space="preserve">Rutter CE, Silverwood RJ, Asher MI, et al. Comparison of individual-level and population-level risk factors for rhinoconjunctivitis, asthma, and eczema in the International Study of Asthma and Allergies in Childhood (ISAAC) Phase Three. </w:t>
      </w:r>
      <w:r w:rsidRPr="000E183A">
        <w:rPr>
          <w:i/>
        </w:rPr>
        <w:t xml:space="preserve">World Allergy Organ J. </w:t>
      </w:r>
      <w:r w:rsidRPr="000E183A">
        <w:t>2020;13(6):100123.</w:t>
      </w:r>
    </w:p>
    <w:p w14:paraId="3E780CA0" w14:textId="77777777" w:rsidR="000E183A" w:rsidRPr="000E183A" w:rsidRDefault="000E183A" w:rsidP="000E183A">
      <w:pPr>
        <w:pStyle w:val="EndNoteBibliography"/>
        <w:ind w:left="720" w:hanging="720"/>
      </w:pPr>
      <w:r w:rsidRPr="000E183A">
        <w:t>56.</w:t>
      </w:r>
      <w:r w:rsidRPr="000E183A">
        <w:tab/>
        <w:t xml:space="preserve">Brenninkmeijer EE, Schram ME, Leeflang MM, et al. Diagnostic criteria for atopic dermatitis: a systematic review. </w:t>
      </w:r>
      <w:r w:rsidRPr="000E183A">
        <w:rPr>
          <w:i/>
        </w:rPr>
        <w:t xml:space="preserve">Br J Dermatol. </w:t>
      </w:r>
      <w:r w:rsidRPr="000E183A">
        <w:t>2008;158(4):754-765.</w:t>
      </w:r>
    </w:p>
    <w:p w14:paraId="765A6DBE" w14:textId="6B9E3B4F" w:rsidR="00FA21D7" w:rsidRDefault="000D7D3C" w:rsidP="00501E8C">
      <w:pPr>
        <w:spacing w:after="0" w:line="240" w:lineRule="auto"/>
        <w:rPr>
          <w:szCs w:val="24"/>
        </w:rPr>
      </w:pPr>
      <w:r>
        <w:rPr>
          <w:sz w:val="20"/>
          <w:szCs w:val="20"/>
        </w:rPr>
        <w:fldChar w:fldCharType="end"/>
      </w:r>
      <w:r w:rsidR="00FA21D7">
        <w:rPr>
          <w:szCs w:val="24"/>
        </w:rPr>
        <w:br w:type="page"/>
      </w:r>
    </w:p>
    <w:p w14:paraId="063113BA" w14:textId="5678435A" w:rsidR="00FA21D7" w:rsidRPr="00AB330A" w:rsidRDefault="00DF4A43" w:rsidP="00CF69EC">
      <w:pPr>
        <w:spacing w:after="0" w:line="240" w:lineRule="auto"/>
        <w:rPr>
          <w:sz w:val="20"/>
          <w:szCs w:val="20"/>
        </w:rPr>
      </w:pPr>
      <w:r>
        <w:rPr>
          <w:b/>
          <w:bCs/>
          <w:sz w:val="20"/>
          <w:szCs w:val="20"/>
        </w:rPr>
        <w:lastRenderedPageBreak/>
        <w:t xml:space="preserve">Table </w:t>
      </w:r>
      <w:r w:rsidR="00CF69EC">
        <w:rPr>
          <w:b/>
          <w:bCs/>
          <w:sz w:val="20"/>
          <w:szCs w:val="20"/>
        </w:rPr>
        <w:t>1</w:t>
      </w:r>
      <w:r w:rsidR="00FA21D7" w:rsidRPr="00AB330A">
        <w:rPr>
          <w:b/>
          <w:bCs/>
          <w:sz w:val="20"/>
          <w:szCs w:val="20"/>
        </w:rPr>
        <w:t>.</w:t>
      </w:r>
      <w:r w:rsidR="00FA21D7" w:rsidRPr="00AB330A">
        <w:rPr>
          <w:sz w:val="20"/>
          <w:szCs w:val="20"/>
        </w:rPr>
        <w:t xml:space="preserve"> Characteristics of the total enrolled </w:t>
      </w:r>
      <w:r w:rsidR="00FA21D7">
        <w:rPr>
          <w:sz w:val="20"/>
          <w:szCs w:val="20"/>
        </w:rPr>
        <w:t>study sample</w:t>
      </w:r>
      <w:r w:rsidR="00FA21D7" w:rsidRPr="00AB330A">
        <w:rPr>
          <w:sz w:val="20"/>
          <w:szCs w:val="20"/>
        </w:rPr>
        <w:t xml:space="preserve"> and the analytical study sample</w:t>
      </w:r>
    </w:p>
    <w:tbl>
      <w:tblPr>
        <w:tblStyle w:val="TableGrid"/>
        <w:tblW w:w="9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2448"/>
        <w:gridCol w:w="2448"/>
      </w:tblGrid>
      <w:tr w:rsidR="00FA21D7" w:rsidRPr="00AB330A" w14:paraId="48D6A9A2" w14:textId="77777777" w:rsidTr="00DF4A43">
        <w:trPr>
          <w:trHeight w:val="288"/>
        </w:trPr>
        <w:tc>
          <w:tcPr>
            <w:tcW w:w="4320" w:type="dxa"/>
            <w:tcBorders>
              <w:top w:val="single" w:sz="12" w:space="0" w:color="auto"/>
              <w:bottom w:val="single" w:sz="12" w:space="0" w:color="auto"/>
            </w:tcBorders>
            <w:vAlign w:val="bottom"/>
          </w:tcPr>
          <w:p w14:paraId="23CE8A3C" w14:textId="77777777" w:rsidR="00FA21D7" w:rsidRPr="00AB330A" w:rsidRDefault="00FA21D7" w:rsidP="00AE1B0F">
            <w:pPr>
              <w:rPr>
                <w:b/>
                <w:bCs/>
                <w:sz w:val="20"/>
                <w:szCs w:val="20"/>
              </w:rPr>
            </w:pPr>
            <w:r w:rsidRPr="00AB330A">
              <w:rPr>
                <w:b/>
                <w:bCs/>
                <w:sz w:val="20"/>
                <w:szCs w:val="20"/>
              </w:rPr>
              <w:t>Characteristic</w:t>
            </w:r>
          </w:p>
        </w:tc>
        <w:tc>
          <w:tcPr>
            <w:tcW w:w="2448" w:type="dxa"/>
            <w:tcBorders>
              <w:top w:val="single" w:sz="12" w:space="0" w:color="auto"/>
              <w:bottom w:val="single" w:sz="12" w:space="0" w:color="auto"/>
            </w:tcBorders>
            <w:vAlign w:val="bottom"/>
          </w:tcPr>
          <w:p w14:paraId="4599D419" w14:textId="77777777" w:rsidR="00FA21D7" w:rsidRPr="00AB330A" w:rsidRDefault="00FA21D7" w:rsidP="00AE1B0F">
            <w:pPr>
              <w:rPr>
                <w:b/>
                <w:bCs/>
                <w:sz w:val="20"/>
                <w:szCs w:val="20"/>
              </w:rPr>
            </w:pPr>
            <w:r w:rsidRPr="00AB330A">
              <w:rPr>
                <w:b/>
                <w:bCs/>
                <w:sz w:val="20"/>
                <w:szCs w:val="20"/>
              </w:rPr>
              <w:t>Enrolled study sample</w:t>
            </w:r>
          </w:p>
        </w:tc>
        <w:tc>
          <w:tcPr>
            <w:tcW w:w="2448" w:type="dxa"/>
            <w:tcBorders>
              <w:top w:val="single" w:sz="12" w:space="0" w:color="auto"/>
              <w:bottom w:val="single" w:sz="12" w:space="0" w:color="auto"/>
            </w:tcBorders>
            <w:vAlign w:val="bottom"/>
          </w:tcPr>
          <w:p w14:paraId="396A94AE" w14:textId="77777777" w:rsidR="00FA21D7" w:rsidRPr="00AB330A" w:rsidRDefault="00FA21D7" w:rsidP="00AE1B0F">
            <w:pPr>
              <w:rPr>
                <w:b/>
                <w:bCs/>
                <w:sz w:val="20"/>
                <w:szCs w:val="20"/>
              </w:rPr>
            </w:pPr>
            <w:r w:rsidRPr="00AB330A">
              <w:rPr>
                <w:b/>
                <w:bCs/>
                <w:sz w:val="20"/>
                <w:szCs w:val="20"/>
              </w:rPr>
              <w:t>Analytical study sample</w:t>
            </w:r>
            <w:r>
              <w:rPr>
                <w:b/>
                <w:bCs/>
                <w:sz w:val="20"/>
                <w:szCs w:val="20"/>
                <w:vertAlign w:val="superscript"/>
              </w:rPr>
              <w:t>*</w:t>
            </w:r>
          </w:p>
        </w:tc>
      </w:tr>
      <w:tr w:rsidR="00FA21D7" w:rsidRPr="00AB330A" w14:paraId="48C98B86" w14:textId="77777777" w:rsidTr="00DF4A43">
        <w:trPr>
          <w:trHeight w:val="288"/>
        </w:trPr>
        <w:tc>
          <w:tcPr>
            <w:tcW w:w="4320" w:type="dxa"/>
            <w:tcBorders>
              <w:top w:val="single" w:sz="12" w:space="0" w:color="auto"/>
            </w:tcBorders>
            <w:vAlign w:val="bottom"/>
          </w:tcPr>
          <w:p w14:paraId="6E367E32" w14:textId="77777777" w:rsidR="00FA21D7" w:rsidRPr="00AB330A" w:rsidRDefault="00FA21D7" w:rsidP="00AE1B0F">
            <w:pPr>
              <w:rPr>
                <w:b/>
                <w:bCs/>
                <w:sz w:val="20"/>
                <w:szCs w:val="20"/>
              </w:rPr>
            </w:pPr>
            <w:r w:rsidRPr="00AB330A">
              <w:rPr>
                <w:b/>
                <w:bCs/>
                <w:sz w:val="20"/>
                <w:szCs w:val="20"/>
              </w:rPr>
              <w:t>Sex</w:t>
            </w:r>
            <w:r>
              <w:rPr>
                <w:b/>
                <w:bCs/>
                <w:sz w:val="20"/>
                <w:szCs w:val="20"/>
              </w:rPr>
              <w:t>,</w:t>
            </w:r>
            <w:r w:rsidRPr="00AB330A">
              <w:rPr>
                <w:b/>
                <w:bCs/>
                <w:sz w:val="20"/>
                <w:szCs w:val="20"/>
              </w:rPr>
              <w:t xml:space="preserve"> </w:t>
            </w:r>
            <w:r>
              <w:rPr>
                <w:b/>
                <w:bCs/>
                <w:sz w:val="20"/>
                <w:szCs w:val="20"/>
              </w:rPr>
              <w:t>% (n/total)</w:t>
            </w:r>
          </w:p>
        </w:tc>
        <w:tc>
          <w:tcPr>
            <w:tcW w:w="2448" w:type="dxa"/>
            <w:tcBorders>
              <w:top w:val="single" w:sz="12" w:space="0" w:color="auto"/>
            </w:tcBorders>
            <w:vAlign w:val="bottom"/>
          </w:tcPr>
          <w:p w14:paraId="3B9435E8" w14:textId="77777777" w:rsidR="00FA21D7" w:rsidRPr="00AB330A" w:rsidRDefault="00FA21D7" w:rsidP="00AE1B0F">
            <w:pPr>
              <w:rPr>
                <w:sz w:val="20"/>
                <w:szCs w:val="20"/>
              </w:rPr>
            </w:pPr>
          </w:p>
        </w:tc>
        <w:tc>
          <w:tcPr>
            <w:tcW w:w="2448" w:type="dxa"/>
            <w:tcBorders>
              <w:top w:val="single" w:sz="12" w:space="0" w:color="auto"/>
            </w:tcBorders>
            <w:vAlign w:val="bottom"/>
          </w:tcPr>
          <w:p w14:paraId="3FE4D4EE" w14:textId="77777777" w:rsidR="00FA21D7" w:rsidRPr="00AB330A" w:rsidRDefault="00FA21D7" w:rsidP="00AE1B0F">
            <w:pPr>
              <w:rPr>
                <w:sz w:val="20"/>
                <w:szCs w:val="20"/>
              </w:rPr>
            </w:pPr>
          </w:p>
        </w:tc>
      </w:tr>
      <w:tr w:rsidR="00FA21D7" w:rsidRPr="00AB330A" w14:paraId="27D7BD81" w14:textId="77777777" w:rsidTr="00DF4A43">
        <w:trPr>
          <w:trHeight w:val="288"/>
        </w:trPr>
        <w:tc>
          <w:tcPr>
            <w:tcW w:w="4320" w:type="dxa"/>
            <w:vAlign w:val="bottom"/>
          </w:tcPr>
          <w:p w14:paraId="76FA5E15" w14:textId="77777777" w:rsidR="00FA21D7" w:rsidRPr="00AB330A" w:rsidRDefault="00FA21D7" w:rsidP="00AE1B0F">
            <w:pPr>
              <w:rPr>
                <w:sz w:val="20"/>
                <w:szCs w:val="20"/>
              </w:rPr>
            </w:pPr>
            <w:r>
              <w:rPr>
                <w:sz w:val="20"/>
                <w:szCs w:val="20"/>
              </w:rPr>
              <w:t xml:space="preserve">   Male</w:t>
            </w:r>
          </w:p>
        </w:tc>
        <w:tc>
          <w:tcPr>
            <w:tcW w:w="2448" w:type="dxa"/>
            <w:vAlign w:val="bottom"/>
          </w:tcPr>
          <w:p w14:paraId="7DF833A0" w14:textId="5AFBDC26" w:rsidR="00FA21D7" w:rsidRPr="00AB330A" w:rsidRDefault="00FA21D7" w:rsidP="00AE1B0F">
            <w:pPr>
              <w:rPr>
                <w:sz w:val="20"/>
                <w:szCs w:val="20"/>
              </w:rPr>
            </w:pPr>
            <w:r>
              <w:rPr>
                <w:sz w:val="20"/>
                <w:szCs w:val="20"/>
              </w:rPr>
              <w:t>51.2 (786/1</w:t>
            </w:r>
            <w:r w:rsidR="00EE392E">
              <w:rPr>
                <w:sz w:val="20"/>
                <w:szCs w:val="20"/>
              </w:rPr>
              <w:t>,</w:t>
            </w:r>
            <w:r>
              <w:rPr>
                <w:sz w:val="20"/>
                <w:szCs w:val="20"/>
              </w:rPr>
              <w:t>536)</w:t>
            </w:r>
          </w:p>
        </w:tc>
        <w:tc>
          <w:tcPr>
            <w:tcW w:w="2448" w:type="dxa"/>
            <w:vAlign w:val="bottom"/>
          </w:tcPr>
          <w:p w14:paraId="35E185D3" w14:textId="6AD892AD" w:rsidR="00FA21D7" w:rsidRPr="00AB330A" w:rsidRDefault="00FA21D7" w:rsidP="00AE1B0F">
            <w:pPr>
              <w:rPr>
                <w:sz w:val="20"/>
                <w:szCs w:val="20"/>
              </w:rPr>
            </w:pPr>
            <w:r>
              <w:rPr>
                <w:sz w:val="20"/>
                <w:szCs w:val="20"/>
              </w:rPr>
              <w:t>50.4 (696/1</w:t>
            </w:r>
            <w:r w:rsidR="00EE392E">
              <w:rPr>
                <w:sz w:val="20"/>
                <w:szCs w:val="20"/>
              </w:rPr>
              <w:t>,</w:t>
            </w:r>
            <w:r>
              <w:rPr>
                <w:sz w:val="20"/>
                <w:szCs w:val="20"/>
              </w:rPr>
              <w:t>381)</w:t>
            </w:r>
          </w:p>
        </w:tc>
      </w:tr>
      <w:tr w:rsidR="00FA21D7" w:rsidRPr="00AB330A" w14:paraId="13CAE587" w14:textId="77777777" w:rsidTr="00DF4A43">
        <w:trPr>
          <w:trHeight w:val="288"/>
        </w:trPr>
        <w:tc>
          <w:tcPr>
            <w:tcW w:w="4320" w:type="dxa"/>
            <w:vAlign w:val="bottom"/>
          </w:tcPr>
          <w:p w14:paraId="1A8DCD24" w14:textId="77777777" w:rsidR="00FA21D7" w:rsidRPr="00AB330A" w:rsidRDefault="00FA21D7" w:rsidP="00AE1B0F">
            <w:pPr>
              <w:rPr>
                <w:sz w:val="20"/>
                <w:szCs w:val="20"/>
              </w:rPr>
            </w:pPr>
            <w:r>
              <w:rPr>
                <w:sz w:val="20"/>
                <w:szCs w:val="20"/>
              </w:rPr>
              <w:t xml:space="preserve">   Female</w:t>
            </w:r>
          </w:p>
        </w:tc>
        <w:tc>
          <w:tcPr>
            <w:tcW w:w="2448" w:type="dxa"/>
            <w:vAlign w:val="bottom"/>
          </w:tcPr>
          <w:p w14:paraId="4D03984C" w14:textId="394CEC9F" w:rsidR="00FA21D7" w:rsidRPr="00AB330A" w:rsidRDefault="00FA21D7" w:rsidP="00AE1B0F">
            <w:pPr>
              <w:rPr>
                <w:sz w:val="20"/>
                <w:szCs w:val="20"/>
              </w:rPr>
            </w:pPr>
            <w:r>
              <w:rPr>
                <w:sz w:val="20"/>
                <w:szCs w:val="20"/>
              </w:rPr>
              <w:t>48.8 (750/1</w:t>
            </w:r>
            <w:r w:rsidR="00EE392E">
              <w:rPr>
                <w:sz w:val="20"/>
                <w:szCs w:val="20"/>
              </w:rPr>
              <w:t>,</w:t>
            </w:r>
            <w:r>
              <w:rPr>
                <w:sz w:val="20"/>
                <w:szCs w:val="20"/>
              </w:rPr>
              <w:t>536)</w:t>
            </w:r>
          </w:p>
        </w:tc>
        <w:tc>
          <w:tcPr>
            <w:tcW w:w="2448" w:type="dxa"/>
            <w:vAlign w:val="bottom"/>
          </w:tcPr>
          <w:p w14:paraId="1DF67A9F" w14:textId="61F5A254" w:rsidR="00FA21D7" w:rsidRPr="00AB330A" w:rsidRDefault="00FA21D7" w:rsidP="00AE1B0F">
            <w:pPr>
              <w:rPr>
                <w:sz w:val="20"/>
                <w:szCs w:val="20"/>
              </w:rPr>
            </w:pPr>
            <w:r>
              <w:rPr>
                <w:sz w:val="20"/>
                <w:szCs w:val="20"/>
              </w:rPr>
              <w:t>49.6 (685/1</w:t>
            </w:r>
            <w:r w:rsidR="00EE392E">
              <w:rPr>
                <w:sz w:val="20"/>
                <w:szCs w:val="20"/>
              </w:rPr>
              <w:t>,</w:t>
            </w:r>
            <w:r>
              <w:rPr>
                <w:sz w:val="20"/>
                <w:szCs w:val="20"/>
              </w:rPr>
              <w:t>381)</w:t>
            </w:r>
          </w:p>
        </w:tc>
      </w:tr>
      <w:tr w:rsidR="00FA21D7" w:rsidRPr="00AB330A" w14:paraId="23812D04" w14:textId="77777777" w:rsidTr="00DF4A43">
        <w:trPr>
          <w:trHeight w:val="288"/>
        </w:trPr>
        <w:tc>
          <w:tcPr>
            <w:tcW w:w="4320" w:type="dxa"/>
            <w:vAlign w:val="bottom"/>
          </w:tcPr>
          <w:p w14:paraId="69D4359F" w14:textId="77777777" w:rsidR="00FA21D7" w:rsidRPr="00E600AB" w:rsidRDefault="00FA21D7" w:rsidP="00AE1B0F">
            <w:pPr>
              <w:rPr>
                <w:b/>
                <w:bCs/>
                <w:sz w:val="20"/>
                <w:szCs w:val="20"/>
              </w:rPr>
            </w:pPr>
            <w:r w:rsidRPr="00E600AB">
              <w:rPr>
                <w:b/>
                <w:bCs/>
                <w:i/>
                <w:iCs/>
                <w:sz w:val="20"/>
                <w:szCs w:val="20"/>
              </w:rPr>
              <w:t>FLG</w:t>
            </w:r>
            <w:r w:rsidRPr="00E600AB">
              <w:rPr>
                <w:b/>
                <w:bCs/>
                <w:sz w:val="20"/>
                <w:szCs w:val="20"/>
              </w:rPr>
              <w:t xml:space="preserve"> </w:t>
            </w:r>
            <w:r>
              <w:rPr>
                <w:b/>
                <w:bCs/>
                <w:sz w:val="20"/>
                <w:szCs w:val="20"/>
              </w:rPr>
              <w:t>genotype,</w:t>
            </w:r>
            <w:r w:rsidRPr="00AB330A">
              <w:rPr>
                <w:b/>
                <w:bCs/>
                <w:sz w:val="20"/>
                <w:szCs w:val="20"/>
              </w:rPr>
              <w:t xml:space="preserve"> </w:t>
            </w:r>
            <w:r>
              <w:rPr>
                <w:b/>
                <w:bCs/>
                <w:sz w:val="20"/>
                <w:szCs w:val="20"/>
              </w:rPr>
              <w:t>% (n/total)</w:t>
            </w:r>
          </w:p>
        </w:tc>
        <w:tc>
          <w:tcPr>
            <w:tcW w:w="2448" w:type="dxa"/>
            <w:vAlign w:val="bottom"/>
          </w:tcPr>
          <w:p w14:paraId="0D19FCD7" w14:textId="77777777" w:rsidR="00FA21D7" w:rsidRPr="00AB330A" w:rsidRDefault="00FA21D7" w:rsidP="00AE1B0F">
            <w:pPr>
              <w:rPr>
                <w:sz w:val="20"/>
                <w:szCs w:val="20"/>
              </w:rPr>
            </w:pPr>
          </w:p>
        </w:tc>
        <w:tc>
          <w:tcPr>
            <w:tcW w:w="2448" w:type="dxa"/>
            <w:vAlign w:val="bottom"/>
          </w:tcPr>
          <w:p w14:paraId="3905830C" w14:textId="77777777" w:rsidR="00FA21D7" w:rsidRPr="00AB330A" w:rsidRDefault="00FA21D7" w:rsidP="00AE1B0F">
            <w:pPr>
              <w:rPr>
                <w:sz w:val="20"/>
                <w:szCs w:val="20"/>
              </w:rPr>
            </w:pPr>
          </w:p>
        </w:tc>
      </w:tr>
      <w:tr w:rsidR="00FA21D7" w:rsidRPr="00AB330A" w14:paraId="334E652B" w14:textId="77777777" w:rsidTr="00DF4A43">
        <w:trPr>
          <w:trHeight w:val="288"/>
        </w:trPr>
        <w:tc>
          <w:tcPr>
            <w:tcW w:w="4320" w:type="dxa"/>
            <w:vAlign w:val="bottom"/>
          </w:tcPr>
          <w:p w14:paraId="1A549D6E" w14:textId="77777777" w:rsidR="00FA21D7" w:rsidRDefault="00FA21D7" w:rsidP="00AE1B0F">
            <w:pPr>
              <w:rPr>
                <w:sz w:val="20"/>
                <w:szCs w:val="20"/>
              </w:rPr>
            </w:pPr>
            <w:r>
              <w:rPr>
                <w:sz w:val="20"/>
                <w:szCs w:val="20"/>
              </w:rPr>
              <w:t xml:space="preserve">   Loss-of-function</w:t>
            </w:r>
          </w:p>
        </w:tc>
        <w:tc>
          <w:tcPr>
            <w:tcW w:w="2448" w:type="dxa"/>
            <w:vAlign w:val="bottom"/>
          </w:tcPr>
          <w:p w14:paraId="3B2850DD" w14:textId="3C97C41F" w:rsidR="00FA21D7" w:rsidRPr="00AB330A" w:rsidRDefault="00FA21D7" w:rsidP="00AE1B0F">
            <w:pPr>
              <w:rPr>
                <w:sz w:val="20"/>
                <w:szCs w:val="20"/>
              </w:rPr>
            </w:pPr>
            <w:r>
              <w:rPr>
                <w:sz w:val="20"/>
                <w:szCs w:val="20"/>
              </w:rPr>
              <w:t>10.3 (118/1</w:t>
            </w:r>
            <w:r w:rsidR="00EE392E">
              <w:rPr>
                <w:sz w:val="20"/>
                <w:szCs w:val="20"/>
              </w:rPr>
              <w:t>,</w:t>
            </w:r>
            <w:r>
              <w:rPr>
                <w:sz w:val="20"/>
                <w:szCs w:val="20"/>
              </w:rPr>
              <w:t>150)</w:t>
            </w:r>
          </w:p>
        </w:tc>
        <w:tc>
          <w:tcPr>
            <w:tcW w:w="2448" w:type="dxa"/>
            <w:vAlign w:val="bottom"/>
          </w:tcPr>
          <w:p w14:paraId="14B30834" w14:textId="3C9C9131" w:rsidR="00FA21D7" w:rsidRPr="00AB330A" w:rsidRDefault="00FA21D7" w:rsidP="00AE1B0F">
            <w:pPr>
              <w:rPr>
                <w:sz w:val="20"/>
                <w:szCs w:val="20"/>
              </w:rPr>
            </w:pPr>
            <w:r>
              <w:rPr>
                <w:sz w:val="20"/>
                <w:szCs w:val="20"/>
              </w:rPr>
              <w:t>10.3 (116/1</w:t>
            </w:r>
            <w:r w:rsidR="00EE392E">
              <w:rPr>
                <w:sz w:val="20"/>
                <w:szCs w:val="20"/>
              </w:rPr>
              <w:t>,</w:t>
            </w:r>
            <w:r>
              <w:rPr>
                <w:sz w:val="20"/>
                <w:szCs w:val="20"/>
              </w:rPr>
              <w:t>129)</w:t>
            </w:r>
          </w:p>
        </w:tc>
      </w:tr>
      <w:tr w:rsidR="00FA21D7" w:rsidRPr="00AB330A" w14:paraId="6F383D89" w14:textId="77777777" w:rsidTr="00DF4A43">
        <w:trPr>
          <w:trHeight w:val="288"/>
        </w:trPr>
        <w:tc>
          <w:tcPr>
            <w:tcW w:w="4320" w:type="dxa"/>
            <w:vAlign w:val="bottom"/>
          </w:tcPr>
          <w:p w14:paraId="618BF7E3" w14:textId="77777777" w:rsidR="00FA21D7" w:rsidRPr="00D93252" w:rsidRDefault="00FA21D7" w:rsidP="00AE1B0F">
            <w:pPr>
              <w:rPr>
                <w:b/>
                <w:bCs/>
                <w:sz w:val="20"/>
                <w:szCs w:val="20"/>
              </w:rPr>
            </w:pPr>
            <w:r w:rsidRPr="00D93252">
              <w:rPr>
                <w:b/>
                <w:bCs/>
                <w:sz w:val="20"/>
                <w:szCs w:val="20"/>
              </w:rPr>
              <w:t>Maternal eczema</w:t>
            </w:r>
            <w:r>
              <w:rPr>
                <w:b/>
                <w:bCs/>
                <w:sz w:val="20"/>
                <w:szCs w:val="20"/>
              </w:rPr>
              <w:t>, % (n/total)</w:t>
            </w:r>
          </w:p>
        </w:tc>
        <w:tc>
          <w:tcPr>
            <w:tcW w:w="2448" w:type="dxa"/>
            <w:vAlign w:val="bottom"/>
          </w:tcPr>
          <w:p w14:paraId="51B1B46D" w14:textId="77777777" w:rsidR="00FA21D7" w:rsidRPr="00AB330A" w:rsidRDefault="00FA21D7" w:rsidP="00AE1B0F">
            <w:pPr>
              <w:rPr>
                <w:sz w:val="20"/>
                <w:szCs w:val="20"/>
              </w:rPr>
            </w:pPr>
          </w:p>
        </w:tc>
        <w:tc>
          <w:tcPr>
            <w:tcW w:w="2448" w:type="dxa"/>
            <w:vAlign w:val="bottom"/>
          </w:tcPr>
          <w:p w14:paraId="2963A832" w14:textId="77777777" w:rsidR="00FA21D7" w:rsidRPr="00AB330A" w:rsidRDefault="00FA21D7" w:rsidP="00AE1B0F">
            <w:pPr>
              <w:rPr>
                <w:sz w:val="20"/>
                <w:szCs w:val="20"/>
              </w:rPr>
            </w:pPr>
          </w:p>
        </w:tc>
      </w:tr>
      <w:tr w:rsidR="00FA21D7" w:rsidRPr="00AB330A" w14:paraId="2015925D" w14:textId="77777777" w:rsidTr="00DF4A43">
        <w:trPr>
          <w:trHeight w:val="288"/>
        </w:trPr>
        <w:tc>
          <w:tcPr>
            <w:tcW w:w="4320" w:type="dxa"/>
            <w:vAlign w:val="bottom"/>
          </w:tcPr>
          <w:p w14:paraId="2B93F960" w14:textId="77777777" w:rsidR="00FA21D7" w:rsidRDefault="00FA21D7" w:rsidP="00AE1B0F">
            <w:pPr>
              <w:rPr>
                <w:sz w:val="20"/>
                <w:szCs w:val="20"/>
              </w:rPr>
            </w:pPr>
            <w:r>
              <w:rPr>
                <w:sz w:val="20"/>
                <w:szCs w:val="20"/>
              </w:rPr>
              <w:t xml:space="preserve">   Yes</w:t>
            </w:r>
          </w:p>
        </w:tc>
        <w:tc>
          <w:tcPr>
            <w:tcW w:w="2448" w:type="dxa"/>
            <w:vAlign w:val="bottom"/>
          </w:tcPr>
          <w:p w14:paraId="66D2A007" w14:textId="1AF5491B" w:rsidR="00FA21D7" w:rsidRPr="00AB330A" w:rsidRDefault="00FA21D7" w:rsidP="00AE1B0F">
            <w:pPr>
              <w:rPr>
                <w:sz w:val="20"/>
                <w:szCs w:val="20"/>
              </w:rPr>
            </w:pPr>
            <w:r>
              <w:rPr>
                <w:sz w:val="20"/>
                <w:szCs w:val="20"/>
              </w:rPr>
              <w:t>12.1 (147/1</w:t>
            </w:r>
            <w:r w:rsidR="00EE392E">
              <w:rPr>
                <w:sz w:val="20"/>
                <w:szCs w:val="20"/>
              </w:rPr>
              <w:t>,</w:t>
            </w:r>
            <w:r>
              <w:rPr>
                <w:sz w:val="20"/>
                <w:szCs w:val="20"/>
              </w:rPr>
              <w:t>213)</w:t>
            </w:r>
          </w:p>
        </w:tc>
        <w:tc>
          <w:tcPr>
            <w:tcW w:w="2448" w:type="dxa"/>
            <w:vAlign w:val="bottom"/>
          </w:tcPr>
          <w:p w14:paraId="395229AD" w14:textId="185BF5E6" w:rsidR="00FA21D7" w:rsidRPr="00AB330A" w:rsidRDefault="00FA21D7" w:rsidP="00AE1B0F">
            <w:pPr>
              <w:rPr>
                <w:sz w:val="20"/>
                <w:szCs w:val="20"/>
              </w:rPr>
            </w:pPr>
            <w:r>
              <w:rPr>
                <w:sz w:val="20"/>
                <w:szCs w:val="20"/>
              </w:rPr>
              <w:t>12.1 (144/1</w:t>
            </w:r>
            <w:r w:rsidR="00EE392E">
              <w:rPr>
                <w:sz w:val="20"/>
                <w:szCs w:val="20"/>
              </w:rPr>
              <w:t>,</w:t>
            </w:r>
            <w:r>
              <w:rPr>
                <w:sz w:val="20"/>
                <w:szCs w:val="20"/>
              </w:rPr>
              <w:t>191)</w:t>
            </w:r>
          </w:p>
        </w:tc>
      </w:tr>
      <w:tr w:rsidR="00FA21D7" w:rsidRPr="00AB330A" w14:paraId="17BFCE9D" w14:textId="77777777" w:rsidTr="00DF4A43">
        <w:trPr>
          <w:trHeight w:val="288"/>
        </w:trPr>
        <w:tc>
          <w:tcPr>
            <w:tcW w:w="4320" w:type="dxa"/>
            <w:vAlign w:val="bottom"/>
          </w:tcPr>
          <w:p w14:paraId="769CBC52" w14:textId="77777777" w:rsidR="00FA21D7" w:rsidRPr="00D93252" w:rsidRDefault="00FA21D7" w:rsidP="00AE1B0F">
            <w:pPr>
              <w:rPr>
                <w:b/>
                <w:bCs/>
                <w:sz w:val="20"/>
                <w:szCs w:val="20"/>
              </w:rPr>
            </w:pPr>
            <w:r w:rsidRPr="00D93252">
              <w:rPr>
                <w:b/>
                <w:bCs/>
                <w:sz w:val="20"/>
                <w:szCs w:val="20"/>
              </w:rPr>
              <w:t>Paternal eczema</w:t>
            </w:r>
            <w:r>
              <w:rPr>
                <w:b/>
                <w:bCs/>
                <w:sz w:val="20"/>
                <w:szCs w:val="20"/>
              </w:rPr>
              <w:t>, % (n/total)</w:t>
            </w:r>
          </w:p>
        </w:tc>
        <w:tc>
          <w:tcPr>
            <w:tcW w:w="2448" w:type="dxa"/>
            <w:vAlign w:val="bottom"/>
          </w:tcPr>
          <w:p w14:paraId="75F17B04" w14:textId="77777777" w:rsidR="00FA21D7" w:rsidRPr="00AB330A" w:rsidRDefault="00FA21D7" w:rsidP="00AE1B0F">
            <w:pPr>
              <w:rPr>
                <w:sz w:val="20"/>
                <w:szCs w:val="20"/>
              </w:rPr>
            </w:pPr>
          </w:p>
        </w:tc>
        <w:tc>
          <w:tcPr>
            <w:tcW w:w="2448" w:type="dxa"/>
            <w:vAlign w:val="bottom"/>
          </w:tcPr>
          <w:p w14:paraId="4C093194" w14:textId="77777777" w:rsidR="00FA21D7" w:rsidRPr="00AB330A" w:rsidRDefault="00FA21D7" w:rsidP="00AE1B0F">
            <w:pPr>
              <w:rPr>
                <w:sz w:val="20"/>
                <w:szCs w:val="20"/>
              </w:rPr>
            </w:pPr>
          </w:p>
        </w:tc>
      </w:tr>
      <w:tr w:rsidR="00FA21D7" w:rsidRPr="00AB330A" w14:paraId="4AF051F3" w14:textId="77777777" w:rsidTr="00DF4A43">
        <w:trPr>
          <w:trHeight w:val="288"/>
        </w:trPr>
        <w:tc>
          <w:tcPr>
            <w:tcW w:w="4320" w:type="dxa"/>
            <w:vAlign w:val="bottom"/>
          </w:tcPr>
          <w:p w14:paraId="767AB3FC" w14:textId="77777777" w:rsidR="00FA21D7" w:rsidRDefault="00FA21D7" w:rsidP="00AE1B0F">
            <w:pPr>
              <w:rPr>
                <w:sz w:val="20"/>
                <w:szCs w:val="20"/>
              </w:rPr>
            </w:pPr>
            <w:r>
              <w:rPr>
                <w:sz w:val="20"/>
                <w:szCs w:val="20"/>
              </w:rPr>
              <w:t xml:space="preserve">   Yes</w:t>
            </w:r>
          </w:p>
        </w:tc>
        <w:tc>
          <w:tcPr>
            <w:tcW w:w="2448" w:type="dxa"/>
            <w:vAlign w:val="bottom"/>
          </w:tcPr>
          <w:p w14:paraId="5C57AF06" w14:textId="4D2610F5" w:rsidR="00FA21D7" w:rsidRPr="00AB330A" w:rsidRDefault="00FA21D7" w:rsidP="00AE1B0F">
            <w:pPr>
              <w:rPr>
                <w:sz w:val="20"/>
                <w:szCs w:val="20"/>
              </w:rPr>
            </w:pPr>
            <w:r>
              <w:rPr>
                <w:sz w:val="20"/>
                <w:szCs w:val="20"/>
              </w:rPr>
              <w:t>6.4 (78/1</w:t>
            </w:r>
            <w:r w:rsidR="00EE392E">
              <w:rPr>
                <w:sz w:val="20"/>
                <w:szCs w:val="20"/>
              </w:rPr>
              <w:t>,</w:t>
            </w:r>
            <w:r>
              <w:rPr>
                <w:sz w:val="20"/>
                <w:szCs w:val="20"/>
              </w:rPr>
              <w:t>213)</w:t>
            </w:r>
          </w:p>
        </w:tc>
        <w:tc>
          <w:tcPr>
            <w:tcW w:w="2448" w:type="dxa"/>
            <w:vAlign w:val="bottom"/>
          </w:tcPr>
          <w:p w14:paraId="2AE26959" w14:textId="0F19001D" w:rsidR="00FA21D7" w:rsidRPr="00AB330A" w:rsidRDefault="00FA21D7" w:rsidP="00AE1B0F">
            <w:pPr>
              <w:rPr>
                <w:sz w:val="20"/>
                <w:szCs w:val="20"/>
              </w:rPr>
            </w:pPr>
            <w:r>
              <w:rPr>
                <w:sz w:val="20"/>
                <w:szCs w:val="20"/>
              </w:rPr>
              <w:t>6.5 (77/1</w:t>
            </w:r>
            <w:r w:rsidR="00EE392E">
              <w:rPr>
                <w:sz w:val="20"/>
                <w:szCs w:val="20"/>
              </w:rPr>
              <w:t>,</w:t>
            </w:r>
            <w:r>
              <w:rPr>
                <w:sz w:val="20"/>
                <w:szCs w:val="20"/>
              </w:rPr>
              <w:t>191)</w:t>
            </w:r>
          </w:p>
        </w:tc>
      </w:tr>
      <w:tr w:rsidR="00FA21D7" w:rsidRPr="00AB330A" w14:paraId="332141FC" w14:textId="77777777" w:rsidTr="00DF4A43">
        <w:trPr>
          <w:trHeight w:val="288"/>
        </w:trPr>
        <w:tc>
          <w:tcPr>
            <w:tcW w:w="4320" w:type="dxa"/>
            <w:vAlign w:val="bottom"/>
          </w:tcPr>
          <w:p w14:paraId="24DF6DB8" w14:textId="77777777" w:rsidR="00FA21D7" w:rsidRPr="00D93252" w:rsidRDefault="00FA21D7" w:rsidP="00AE1B0F">
            <w:pPr>
              <w:rPr>
                <w:b/>
                <w:bCs/>
                <w:sz w:val="20"/>
                <w:szCs w:val="20"/>
              </w:rPr>
            </w:pPr>
            <w:r>
              <w:rPr>
                <w:b/>
                <w:bCs/>
                <w:sz w:val="20"/>
                <w:szCs w:val="20"/>
              </w:rPr>
              <w:t>Birthweight, % (n/total)</w:t>
            </w:r>
          </w:p>
        </w:tc>
        <w:tc>
          <w:tcPr>
            <w:tcW w:w="2448" w:type="dxa"/>
            <w:vAlign w:val="bottom"/>
          </w:tcPr>
          <w:p w14:paraId="2A80EFF5" w14:textId="77777777" w:rsidR="00FA21D7" w:rsidRPr="00AB330A" w:rsidRDefault="00FA21D7" w:rsidP="00AE1B0F">
            <w:pPr>
              <w:rPr>
                <w:sz w:val="20"/>
                <w:szCs w:val="20"/>
              </w:rPr>
            </w:pPr>
          </w:p>
        </w:tc>
        <w:tc>
          <w:tcPr>
            <w:tcW w:w="2448" w:type="dxa"/>
            <w:vAlign w:val="bottom"/>
          </w:tcPr>
          <w:p w14:paraId="2F8241C0" w14:textId="77777777" w:rsidR="00FA21D7" w:rsidRPr="00AB330A" w:rsidRDefault="00FA21D7" w:rsidP="00AE1B0F">
            <w:pPr>
              <w:rPr>
                <w:sz w:val="20"/>
                <w:szCs w:val="20"/>
              </w:rPr>
            </w:pPr>
          </w:p>
        </w:tc>
      </w:tr>
      <w:tr w:rsidR="00FA21D7" w:rsidRPr="00AB330A" w14:paraId="2174198C" w14:textId="77777777" w:rsidTr="00DF4A43">
        <w:trPr>
          <w:trHeight w:val="288"/>
        </w:trPr>
        <w:tc>
          <w:tcPr>
            <w:tcW w:w="4320" w:type="dxa"/>
            <w:vAlign w:val="bottom"/>
          </w:tcPr>
          <w:p w14:paraId="1DED3538" w14:textId="77777777" w:rsidR="00FA21D7" w:rsidRDefault="00FA21D7" w:rsidP="00AE1B0F">
            <w:pPr>
              <w:rPr>
                <w:sz w:val="20"/>
                <w:szCs w:val="20"/>
              </w:rPr>
            </w:pPr>
            <w:r>
              <w:rPr>
                <w:sz w:val="20"/>
                <w:szCs w:val="20"/>
              </w:rPr>
              <w:t xml:space="preserve">   Low/normal</w:t>
            </w:r>
            <w:r>
              <w:rPr>
                <w:rFonts w:cs="Times New Roman"/>
                <w:sz w:val="20"/>
                <w:szCs w:val="20"/>
                <w:vertAlign w:val="superscript"/>
              </w:rPr>
              <w:t>†</w:t>
            </w:r>
          </w:p>
        </w:tc>
        <w:tc>
          <w:tcPr>
            <w:tcW w:w="2448" w:type="dxa"/>
            <w:vAlign w:val="bottom"/>
          </w:tcPr>
          <w:p w14:paraId="301F6290" w14:textId="72F67F03" w:rsidR="00FA21D7" w:rsidRPr="00AB330A" w:rsidRDefault="00FA21D7" w:rsidP="00AE1B0F">
            <w:pPr>
              <w:rPr>
                <w:sz w:val="20"/>
                <w:szCs w:val="20"/>
              </w:rPr>
            </w:pPr>
            <w:r>
              <w:rPr>
                <w:sz w:val="20"/>
                <w:szCs w:val="20"/>
              </w:rPr>
              <w:t>88.0 (1</w:t>
            </w:r>
            <w:r w:rsidR="00EE392E">
              <w:rPr>
                <w:sz w:val="20"/>
                <w:szCs w:val="20"/>
              </w:rPr>
              <w:t>,</w:t>
            </w:r>
            <w:r>
              <w:rPr>
                <w:sz w:val="20"/>
                <w:szCs w:val="20"/>
              </w:rPr>
              <w:t>329/1</w:t>
            </w:r>
            <w:r w:rsidR="00EE392E">
              <w:rPr>
                <w:sz w:val="20"/>
                <w:szCs w:val="20"/>
              </w:rPr>
              <w:t>,</w:t>
            </w:r>
            <w:r>
              <w:rPr>
                <w:sz w:val="20"/>
                <w:szCs w:val="20"/>
              </w:rPr>
              <w:t>511)</w:t>
            </w:r>
          </w:p>
        </w:tc>
        <w:tc>
          <w:tcPr>
            <w:tcW w:w="2448" w:type="dxa"/>
            <w:vAlign w:val="bottom"/>
          </w:tcPr>
          <w:p w14:paraId="3F14F126" w14:textId="6A90D8A6" w:rsidR="00FA21D7" w:rsidRPr="00AB330A" w:rsidRDefault="00FA21D7" w:rsidP="00AE1B0F">
            <w:pPr>
              <w:rPr>
                <w:sz w:val="20"/>
                <w:szCs w:val="20"/>
              </w:rPr>
            </w:pPr>
            <w:r>
              <w:rPr>
                <w:sz w:val="20"/>
                <w:szCs w:val="20"/>
              </w:rPr>
              <w:t>87.6 (1</w:t>
            </w:r>
            <w:r w:rsidR="00EE392E">
              <w:rPr>
                <w:sz w:val="20"/>
                <w:szCs w:val="20"/>
              </w:rPr>
              <w:t>,</w:t>
            </w:r>
            <w:r>
              <w:rPr>
                <w:sz w:val="20"/>
                <w:szCs w:val="20"/>
              </w:rPr>
              <w:t>192/1</w:t>
            </w:r>
            <w:r w:rsidR="00EE392E">
              <w:rPr>
                <w:sz w:val="20"/>
                <w:szCs w:val="20"/>
              </w:rPr>
              <w:t>,</w:t>
            </w:r>
            <w:r>
              <w:rPr>
                <w:sz w:val="20"/>
                <w:szCs w:val="20"/>
              </w:rPr>
              <w:t>360)</w:t>
            </w:r>
          </w:p>
        </w:tc>
      </w:tr>
      <w:tr w:rsidR="00FA21D7" w:rsidRPr="00AB330A" w14:paraId="54B3C8B4" w14:textId="77777777" w:rsidTr="00DF4A43">
        <w:trPr>
          <w:trHeight w:val="288"/>
        </w:trPr>
        <w:tc>
          <w:tcPr>
            <w:tcW w:w="4320" w:type="dxa"/>
            <w:vAlign w:val="bottom"/>
          </w:tcPr>
          <w:p w14:paraId="7E04C20F" w14:textId="77777777" w:rsidR="00FA21D7" w:rsidRDefault="00FA21D7" w:rsidP="00AE1B0F">
            <w:pPr>
              <w:rPr>
                <w:sz w:val="20"/>
                <w:szCs w:val="20"/>
              </w:rPr>
            </w:pPr>
            <w:r>
              <w:rPr>
                <w:sz w:val="20"/>
                <w:szCs w:val="20"/>
              </w:rPr>
              <w:t xml:space="preserve">   High</w:t>
            </w:r>
            <w:r>
              <w:rPr>
                <w:rFonts w:cs="Times New Roman"/>
                <w:sz w:val="20"/>
                <w:szCs w:val="20"/>
                <w:vertAlign w:val="superscript"/>
              </w:rPr>
              <w:t>‡</w:t>
            </w:r>
          </w:p>
        </w:tc>
        <w:tc>
          <w:tcPr>
            <w:tcW w:w="2448" w:type="dxa"/>
            <w:vAlign w:val="bottom"/>
          </w:tcPr>
          <w:p w14:paraId="1795AE1E" w14:textId="57C4E262" w:rsidR="00FA21D7" w:rsidRPr="00AB330A" w:rsidRDefault="00FA21D7" w:rsidP="00AE1B0F">
            <w:pPr>
              <w:rPr>
                <w:sz w:val="20"/>
                <w:szCs w:val="20"/>
              </w:rPr>
            </w:pPr>
            <w:r>
              <w:rPr>
                <w:sz w:val="20"/>
                <w:szCs w:val="20"/>
              </w:rPr>
              <w:t>12.0 (182/1</w:t>
            </w:r>
            <w:r w:rsidR="00EE392E">
              <w:rPr>
                <w:sz w:val="20"/>
                <w:szCs w:val="20"/>
              </w:rPr>
              <w:t>,</w:t>
            </w:r>
            <w:r>
              <w:rPr>
                <w:sz w:val="20"/>
                <w:szCs w:val="20"/>
              </w:rPr>
              <w:t>511)</w:t>
            </w:r>
          </w:p>
        </w:tc>
        <w:tc>
          <w:tcPr>
            <w:tcW w:w="2448" w:type="dxa"/>
            <w:vAlign w:val="bottom"/>
          </w:tcPr>
          <w:p w14:paraId="64456154" w14:textId="51D4476C" w:rsidR="00FA21D7" w:rsidRPr="00AB330A" w:rsidRDefault="00FA21D7" w:rsidP="00AE1B0F">
            <w:pPr>
              <w:rPr>
                <w:sz w:val="20"/>
                <w:szCs w:val="20"/>
              </w:rPr>
            </w:pPr>
            <w:r>
              <w:rPr>
                <w:sz w:val="20"/>
                <w:szCs w:val="20"/>
              </w:rPr>
              <w:t>12.4 (168/1</w:t>
            </w:r>
            <w:r w:rsidR="00EE392E">
              <w:rPr>
                <w:sz w:val="20"/>
                <w:szCs w:val="20"/>
              </w:rPr>
              <w:t>,</w:t>
            </w:r>
            <w:r>
              <w:rPr>
                <w:sz w:val="20"/>
                <w:szCs w:val="20"/>
              </w:rPr>
              <w:t>360)</w:t>
            </w:r>
          </w:p>
        </w:tc>
      </w:tr>
      <w:tr w:rsidR="00FA21D7" w:rsidRPr="00AB330A" w14:paraId="536636F0" w14:textId="77777777" w:rsidTr="00DF4A43">
        <w:trPr>
          <w:trHeight w:val="288"/>
        </w:trPr>
        <w:tc>
          <w:tcPr>
            <w:tcW w:w="4320" w:type="dxa"/>
            <w:vAlign w:val="bottom"/>
          </w:tcPr>
          <w:p w14:paraId="63A9AB1A" w14:textId="77777777" w:rsidR="00FA21D7" w:rsidRPr="004A1AB8" w:rsidRDefault="00FA21D7" w:rsidP="00AE1B0F">
            <w:pPr>
              <w:rPr>
                <w:b/>
                <w:bCs/>
                <w:sz w:val="20"/>
                <w:szCs w:val="20"/>
              </w:rPr>
            </w:pPr>
            <w:r w:rsidRPr="004A1AB8">
              <w:rPr>
                <w:b/>
                <w:bCs/>
                <w:sz w:val="20"/>
                <w:szCs w:val="20"/>
              </w:rPr>
              <w:t>Birth order</w:t>
            </w:r>
            <w:r>
              <w:rPr>
                <w:b/>
                <w:bCs/>
                <w:sz w:val="20"/>
                <w:szCs w:val="20"/>
              </w:rPr>
              <w:t>, % (n/total)</w:t>
            </w:r>
          </w:p>
        </w:tc>
        <w:tc>
          <w:tcPr>
            <w:tcW w:w="2448" w:type="dxa"/>
            <w:vAlign w:val="bottom"/>
          </w:tcPr>
          <w:p w14:paraId="7F15DE81" w14:textId="77777777" w:rsidR="00FA21D7" w:rsidRPr="00AB330A" w:rsidRDefault="00FA21D7" w:rsidP="00AE1B0F">
            <w:pPr>
              <w:rPr>
                <w:sz w:val="20"/>
                <w:szCs w:val="20"/>
              </w:rPr>
            </w:pPr>
          </w:p>
        </w:tc>
        <w:tc>
          <w:tcPr>
            <w:tcW w:w="2448" w:type="dxa"/>
            <w:vAlign w:val="bottom"/>
          </w:tcPr>
          <w:p w14:paraId="050607CF" w14:textId="77777777" w:rsidR="00FA21D7" w:rsidRPr="00AB330A" w:rsidRDefault="00FA21D7" w:rsidP="00AE1B0F">
            <w:pPr>
              <w:rPr>
                <w:sz w:val="20"/>
                <w:szCs w:val="20"/>
              </w:rPr>
            </w:pPr>
          </w:p>
        </w:tc>
      </w:tr>
      <w:tr w:rsidR="00FA21D7" w:rsidRPr="00AB330A" w14:paraId="795D255B" w14:textId="77777777" w:rsidTr="00DF4A43">
        <w:trPr>
          <w:trHeight w:val="288"/>
        </w:trPr>
        <w:tc>
          <w:tcPr>
            <w:tcW w:w="4320" w:type="dxa"/>
            <w:vAlign w:val="bottom"/>
          </w:tcPr>
          <w:p w14:paraId="13566B82" w14:textId="77777777" w:rsidR="00FA21D7" w:rsidRPr="004A1AB8" w:rsidRDefault="00FA21D7" w:rsidP="00AE1B0F">
            <w:pPr>
              <w:rPr>
                <w:sz w:val="20"/>
                <w:szCs w:val="20"/>
              </w:rPr>
            </w:pPr>
            <w:r>
              <w:rPr>
                <w:sz w:val="20"/>
                <w:szCs w:val="20"/>
              </w:rPr>
              <w:t xml:space="preserve">   </w:t>
            </w:r>
            <w:r w:rsidRPr="004A1AB8">
              <w:rPr>
                <w:sz w:val="20"/>
                <w:szCs w:val="20"/>
              </w:rPr>
              <w:t>First</w:t>
            </w:r>
          </w:p>
        </w:tc>
        <w:tc>
          <w:tcPr>
            <w:tcW w:w="2448" w:type="dxa"/>
            <w:vAlign w:val="bottom"/>
          </w:tcPr>
          <w:p w14:paraId="7567174A" w14:textId="372DB5E0" w:rsidR="00FA21D7" w:rsidRPr="00AB330A" w:rsidRDefault="00FA21D7" w:rsidP="00AE1B0F">
            <w:pPr>
              <w:rPr>
                <w:sz w:val="20"/>
                <w:szCs w:val="20"/>
              </w:rPr>
            </w:pPr>
            <w:r>
              <w:rPr>
                <w:sz w:val="20"/>
                <w:szCs w:val="20"/>
              </w:rPr>
              <w:t>42.1 (510/1</w:t>
            </w:r>
            <w:r w:rsidR="00EE392E">
              <w:rPr>
                <w:sz w:val="20"/>
                <w:szCs w:val="20"/>
              </w:rPr>
              <w:t>,</w:t>
            </w:r>
            <w:r>
              <w:rPr>
                <w:sz w:val="20"/>
                <w:szCs w:val="20"/>
              </w:rPr>
              <w:t>212)</w:t>
            </w:r>
          </w:p>
        </w:tc>
        <w:tc>
          <w:tcPr>
            <w:tcW w:w="2448" w:type="dxa"/>
            <w:vAlign w:val="bottom"/>
          </w:tcPr>
          <w:p w14:paraId="0EF57383" w14:textId="3EFED55D" w:rsidR="00FA21D7" w:rsidRPr="00AB330A" w:rsidRDefault="00FA21D7" w:rsidP="00AE1B0F">
            <w:pPr>
              <w:rPr>
                <w:sz w:val="20"/>
                <w:szCs w:val="20"/>
              </w:rPr>
            </w:pPr>
            <w:r>
              <w:rPr>
                <w:sz w:val="20"/>
                <w:szCs w:val="20"/>
              </w:rPr>
              <w:t>42.0 (500/1</w:t>
            </w:r>
            <w:r w:rsidR="00EE392E">
              <w:rPr>
                <w:sz w:val="20"/>
                <w:szCs w:val="20"/>
              </w:rPr>
              <w:t>,</w:t>
            </w:r>
            <w:r>
              <w:rPr>
                <w:sz w:val="20"/>
                <w:szCs w:val="20"/>
              </w:rPr>
              <w:t>189)</w:t>
            </w:r>
          </w:p>
        </w:tc>
      </w:tr>
      <w:tr w:rsidR="00FA21D7" w:rsidRPr="00AB330A" w14:paraId="60B8351D" w14:textId="77777777" w:rsidTr="00DF4A43">
        <w:trPr>
          <w:trHeight w:val="288"/>
        </w:trPr>
        <w:tc>
          <w:tcPr>
            <w:tcW w:w="4320" w:type="dxa"/>
            <w:vAlign w:val="bottom"/>
          </w:tcPr>
          <w:p w14:paraId="056EF9D1" w14:textId="77777777" w:rsidR="00FA21D7" w:rsidRPr="004A1AB8" w:rsidRDefault="00FA21D7" w:rsidP="00AE1B0F">
            <w:pPr>
              <w:rPr>
                <w:sz w:val="20"/>
                <w:szCs w:val="20"/>
              </w:rPr>
            </w:pPr>
            <w:r>
              <w:rPr>
                <w:sz w:val="20"/>
                <w:szCs w:val="20"/>
              </w:rPr>
              <w:t xml:space="preserve">   </w:t>
            </w:r>
            <w:r w:rsidRPr="004A1AB8">
              <w:rPr>
                <w:sz w:val="20"/>
                <w:szCs w:val="20"/>
              </w:rPr>
              <w:t>Second</w:t>
            </w:r>
          </w:p>
        </w:tc>
        <w:tc>
          <w:tcPr>
            <w:tcW w:w="2448" w:type="dxa"/>
            <w:vAlign w:val="bottom"/>
          </w:tcPr>
          <w:p w14:paraId="0D726DD1" w14:textId="6FA717E8" w:rsidR="00FA21D7" w:rsidRPr="00AB330A" w:rsidRDefault="00FA21D7" w:rsidP="00AE1B0F">
            <w:pPr>
              <w:rPr>
                <w:sz w:val="20"/>
                <w:szCs w:val="20"/>
              </w:rPr>
            </w:pPr>
            <w:r>
              <w:rPr>
                <w:sz w:val="20"/>
                <w:szCs w:val="20"/>
              </w:rPr>
              <w:t>34.6 (419/1</w:t>
            </w:r>
            <w:r w:rsidR="00EE392E">
              <w:rPr>
                <w:sz w:val="20"/>
                <w:szCs w:val="20"/>
              </w:rPr>
              <w:t>,</w:t>
            </w:r>
            <w:r>
              <w:rPr>
                <w:sz w:val="20"/>
                <w:szCs w:val="20"/>
              </w:rPr>
              <w:t>212)</w:t>
            </w:r>
          </w:p>
        </w:tc>
        <w:tc>
          <w:tcPr>
            <w:tcW w:w="2448" w:type="dxa"/>
            <w:vAlign w:val="bottom"/>
          </w:tcPr>
          <w:p w14:paraId="79EBA8D0" w14:textId="268B09AC" w:rsidR="00FA21D7" w:rsidRPr="00AB330A" w:rsidRDefault="00FA21D7" w:rsidP="00AE1B0F">
            <w:pPr>
              <w:rPr>
                <w:sz w:val="20"/>
                <w:szCs w:val="20"/>
              </w:rPr>
            </w:pPr>
            <w:r>
              <w:rPr>
                <w:sz w:val="20"/>
                <w:szCs w:val="20"/>
              </w:rPr>
              <w:t>34.5 (410/1</w:t>
            </w:r>
            <w:r w:rsidR="00EE392E">
              <w:rPr>
                <w:sz w:val="20"/>
                <w:szCs w:val="20"/>
              </w:rPr>
              <w:t>,</w:t>
            </w:r>
            <w:r>
              <w:rPr>
                <w:sz w:val="20"/>
                <w:szCs w:val="20"/>
              </w:rPr>
              <w:t>189)</w:t>
            </w:r>
          </w:p>
        </w:tc>
      </w:tr>
      <w:tr w:rsidR="00FA21D7" w:rsidRPr="00AB330A" w14:paraId="68A5E2A2" w14:textId="77777777" w:rsidTr="00DF4A43">
        <w:trPr>
          <w:trHeight w:val="288"/>
        </w:trPr>
        <w:tc>
          <w:tcPr>
            <w:tcW w:w="4320" w:type="dxa"/>
            <w:vAlign w:val="bottom"/>
          </w:tcPr>
          <w:p w14:paraId="15DA75A0" w14:textId="77777777" w:rsidR="00FA21D7" w:rsidRPr="004A1AB8" w:rsidRDefault="00FA21D7" w:rsidP="00AE1B0F">
            <w:pPr>
              <w:rPr>
                <w:sz w:val="20"/>
                <w:szCs w:val="20"/>
              </w:rPr>
            </w:pPr>
            <w:r>
              <w:rPr>
                <w:sz w:val="20"/>
                <w:szCs w:val="20"/>
              </w:rPr>
              <w:t xml:space="preserve">   </w:t>
            </w:r>
            <w:r w:rsidRPr="004A1AB8">
              <w:rPr>
                <w:sz w:val="20"/>
                <w:szCs w:val="20"/>
              </w:rPr>
              <w:t>Third or more</w:t>
            </w:r>
          </w:p>
        </w:tc>
        <w:tc>
          <w:tcPr>
            <w:tcW w:w="2448" w:type="dxa"/>
            <w:vAlign w:val="bottom"/>
          </w:tcPr>
          <w:p w14:paraId="78DF37AA" w14:textId="784D0EB2" w:rsidR="00FA21D7" w:rsidRPr="00AB330A" w:rsidRDefault="00FA21D7" w:rsidP="00AE1B0F">
            <w:pPr>
              <w:rPr>
                <w:sz w:val="20"/>
                <w:szCs w:val="20"/>
              </w:rPr>
            </w:pPr>
            <w:r>
              <w:rPr>
                <w:sz w:val="20"/>
                <w:szCs w:val="20"/>
              </w:rPr>
              <w:t>23.3 (283/1</w:t>
            </w:r>
            <w:r w:rsidR="00EE392E">
              <w:rPr>
                <w:sz w:val="20"/>
                <w:szCs w:val="20"/>
              </w:rPr>
              <w:t>,</w:t>
            </w:r>
            <w:r>
              <w:rPr>
                <w:sz w:val="20"/>
                <w:szCs w:val="20"/>
              </w:rPr>
              <w:t>212)</w:t>
            </w:r>
          </w:p>
        </w:tc>
        <w:tc>
          <w:tcPr>
            <w:tcW w:w="2448" w:type="dxa"/>
            <w:vAlign w:val="bottom"/>
          </w:tcPr>
          <w:p w14:paraId="26676BF8" w14:textId="3F39C6C3" w:rsidR="00FA21D7" w:rsidRPr="00AB330A" w:rsidRDefault="00FA21D7" w:rsidP="00AE1B0F">
            <w:pPr>
              <w:rPr>
                <w:sz w:val="20"/>
                <w:szCs w:val="20"/>
              </w:rPr>
            </w:pPr>
            <w:r>
              <w:rPr>
                <w:sz w:val="20"/>
                <w:szCs w:val="20"/>
              </w:rPr>
              <w:t>23.5 (279/1</w:t>
            </w:r>
            <w:r w:rsidR="00EE392E">
              <w:rPr>
                <w:sz w:val="20"/>
                <w:szCs w:val="20"/>
              </w:rPr>
              <w:t>,</w:t>
            </w:r>
            <w:r>
              <w:rPr>
                <w:sz w:val="20"/>
                <w:szCs w:val="20"/>
              </w:rPr>
              <w:t>189)</w:t>
            </w:r>
          </w:p>
        </w:tc>
      </w:tr>
      <w:tr w:rsidR="00FA21D7" w:rsidRPr="00AB330A" w14:paraId="70ED5F57" w14:textId="77777777" w:rsidTr="00DF4A43">
        <w:trPr>
          <w:trHeight w:val="288"/>
        </w:trPr>
        <w:tc>
          <w:tcPr>
            <w:tcW w:w="4320" w:type="dxa"/>
            <w:vAlign w:val="bottom"/>
          </w:tcPr>
          <w:p w14:paraId="3EF43D04" w14:textId="77777777" w:rsidR="00FA21D7" w:rsidRPr="004A1AB8" w:rsidRDefault="00FA21D7" w:rsidP="00AE1B0F">
            <w:pPr>
              <w:rPr>
                <w:b/>
                <w:bCs/>
                <w:sz w:val="20"/>
                <w:szCs w:val="20"/>
              </w:rPr>
            </w:pPr>
            <w:r w:rsidRPr="004A1AB8">
              <w:rPr>
                <w:b/>
                <w:bCs/>
                <w:sz w:val="20"/>
                <w:szCs w:val="20"/>
              </w:rPr>
              <w:t>Household cat at birth</w:t>
            </w:r>
            <w:r>
              <w:rPr>
                <w:b/>
                <w:bCs/>
                <w:sz w:val="20"/>
                <w:szCs w:val="20"/>
              </w:rPr>
              <w:t>, % (n/total)</w:t>
            </w:r>
          </w:p>
        </w:tc>
        <w:tc>
          <w:tcPr>
            <w:tcW w:w="2448" w:type="dxa"/>
            <w:vAlign w:val="bottom"/>
          </w:tcPr>
          <w:p w14:paraId="3AD585F7" w14:textId="77777777" w:rsidR="00FA21D7" w:rsidRPr="00AB330A" w:rsidRDefault="00FA21D7" w:rsidP="00AE1B0F">
            <w:pPr>
              <w:rPr>
                <w:sz w:val="20"/>
                <w:szCs w:val="20"/>
              </w:rPr>
            </w:pPr>
          </w:p>
        </w:tc>
        <w:tc>
          <w:tcPr>
            <w:tcW w:w="2448" w:type="dxa"/>
            <w:vAlign w:val="bottom"/>
          </w:tcPr>
          <w:p w14:paraId="2C812175" w14:textId="77777777" w:rsidR="00FA21D7" w:rsidRPr="00AB330A" w:rsidRDefault="00FA21D7" w:rsidP="00AE1B0F">
            <w:pPr>
              <w:rPr>
                <w:sz w:val="20"/>
                <w:szCs w:val="20"/>
              </w:rPr>
            </w:pPr>
          </w:p>
        </w:tc>
      </w:tr>
      <w:tr w:rsidR="00FA21D7" w:rsidRPr="00AB330A" w14:paraId="7F877B13" w14:textId="77777777" w:rsidTr="00DF4A43">
        <w:trPr>
          <w:trHeight w:val="288"/>
        </w:trPr>
        <w:tc>
          <w:tcPr>
            <w:tcW w:w="4320" w:type="dxa"/>
            <w:vAlign w:val="bottom"/>
          </w:tcPr>
          <w:p w14:paraId="678A79E0" w14:textId="77777777" w:rsidR="00FA21D7" w:rsidRPr="004A1AB8" w:rsidRDefault="00FA21D7" w:rsidP="00AE1B0F">
            <w:pPr>
              <w:rPr>
                <w:sz w:val="20"/>
                <w:szCs w:val="20"/>
              </w:rPr>
            </w:pPr>
            <w:r>
              <w:rPr>
                <w:sz w:val="20"/>
                <w:szCs w:val="20"/>
              </w:rPr>
              <w:t xml:space="preserve">   </w:t>
            </w:r>
            <w:r w:rsidRPr="004A1AB8">
              <w:rPr>
                <w:sz w:val="20"/>
                <w:szCs w:val="20"/>
              </w:rPr>
              <w:t>Yes</w:t>
            </w:r>
          </w:p>
        </w:tc>
        <w:tc>
          <w:tcPr>
            <w:tcW w:w="2448" w:type="dxa"/>
            <w:vAlign w:val="bottom"/>
          </w:tcPr>
          <w:p w14:paraId="46728694" w14:textId="483AE07C" w:rsidR="00FA21D7" w:rsidRPr="00AB330A" w:rsidRDefault="00FA21D7" w:rsidP="00AE1B0F">
            <w:pPr>
              <w:rPr>
                <w:sz w:val="20"/>
                <w:szCs w:val="20"/>
              </w:rPr>
            </w:pPr>
            <w:r>
              <w:rPr>
                <w:sz w:val="20"/>
                <w:szCs w:val="20"/>
              </w:rPr>
              <w:t>32.4 (492/1</w:t>
            </w:r>
            <w:r w:rsidR="00EE392E">
              <w:rPr>
                <w:sz w:val="20"/>
                <w:szCs w:val="20"/>
              </w:rPr>
              <w:t>,</w:t>
            </w:r>
            <w:r>
              <w:rPr>
                <w:sz w:val="20"/>
                <w:szCs w:val="20"/>
              </w:rPr>
              <w:t>516)</w:t>
            </w:r>
          </w:p>
        </w:tc>
        <w:tc>
          <w:tcPr>
            <w:tcW w:w="2448" w:type="dxa"/>
            <w:vAlign w:val="bottom"/>
          </w:tcPr>
          <w:p w14:paraId="32A1AD70" w14:textId="6F130886" w:rsidR="00FA21D7" w:rsidRPr="00AB330A" w:rsidRDefault="00FA21D7" w:rsidP="00AE1B0F">
            <w:pPr>
              <w:rPr>
                <w:sz w:val="20"/>
                <w:szCs w:val="20"/>
              </w:rPr>
            </w:pPr>
            <w:r>
              <w:rPr>
                <w:sz w:val="20"/>
                <w:szCs w:val="20"/>
              </w:rPr>
              <w:t>32.6 (448/1</w:t>
            </w:r>
            <w:r w:rsidR="00EE392E">
              <w:rPr>
                <w:sz w:val="20"/>
                <w:szCs w:val="20"/>
              </w:rPr>
              <w:t>,</w:t>
            </w:r>
            <w:r>
              <w:rPr>
                <w:sz w:val="20"/>
                <w:szCs w:val="20"/>
              </w:rPr>
              <w:t>374)</w:t>
            </w:r>
          </w:p>
        </w:tc>
      </w:tr>
      <w:tr w:rsidR="00FA21D7" w:rsidRPr="00AB330A" w14:paraId="753E6CB2" w14:textId="77777777" w:rsidTr="00DF4A43">
        <w:trPr>
          <w:trHeight w:val="288"/>
        </w:trPr>
        <w:tc>
          <w:tcPr>
            <w:tcW w:w="4320" w:type="dxa"/>
            <w:vAlign w:val="bottom"/>
          </w:tcPr>
          <w:p w14:paraId="0B897C7F" w14:textId="77777777" w:rsidR="00FA21D7" w:rsidRPr="004A1AB8" w:rsidRDefault="00FA21D7" w:rsidP="00AE1B0F">
            <w:pPr>
              <w:rPr>
                <w:b/>
                <w:bCs/>
                <w:sz w:val="20"/>
                <w:szCs w:val="20"/>
              </w:rPr>
            </w:pPr>
            <w:r w:rsidRPr="004A1AB8">
              <w:rPr>
                <w:b/>
                <w:bCs/>
                <w:sz w:val="20"/>
                <w:szCs w:val="20"/>
              </w:rPr>
              <w:t>Household dog at birth</w:t>
            </w:r>
            <w:r>
              <w:rPr>
                <w:b/>
                <w:bCs/>
                <w:sz w:val="20"/>
                <w:szCs w:val="20"/>
              </w:rPr>
              <w:t>, % (n/total)</w:t>
            </w:r>
          </w:p>
        </w:tc>
        <w:tc>
          <w:tcPr>
            <w:tcW w:w="2448" w:type="dxa"/>
            <w:vAlign w:val="bottom"/>
          </w:tcPr>
          <w:p w14:paraId="3479B987" w14:textId="77777777" w:rsidR="00FA21D7" w:rsidRPr="00AB330A" w:rsidRDefault="00FA21D7" w:rsidP="00AE1B0F">
            <w:pPr>
              <w:rPr>
                <w:sz w:val="20"/>
                <w:szCs w:val="20"/>
              </w:rPr>
            </w:pPr>
          </w:p>
        </w:tc>
        <w:tc>
          <w:tcPr>
            <w:tcW w:w="2448" w:type="dxa"/>
            <w:vAlign w:val="bottom"/>
          </w:tcPr>
          <w:p w14:paraId="3CCF3C05" w14:textId="77777777" w:rsidR="00FA21D7" w:rsidRPr="00AB330A" w:rsidRDefault="00FA21D7" w:rsidP="00AE1B0F">
            <w:pPr>
              <w:rPr>
                <w:sz w:val="20"/>
                <w:szCs w:val="20"/>
              </w:rPr>
            </w:pPr>
          </w:p>
        </w:tc>
      </w:tr>
      <w:tr w:rsidR="00FA21D7" w:rsidRPr="00AB330A" w14:paraId="39F916FC" w14:textId="77777777" w:rsidTr="00DF4A43">
        <w:trPr>
          <w:trHeight w:val="288"/>
        </w:trPr>
        <w:tc>
          <w:tcPr>
            <w:tcW w:w="4320" w:type="dxa"/>
            <w:vAlign w:val="bottom"/>
          </w:tcPr>
          <w:p w14:paraId="7ECA6CA1" w14:textId="77777777" w:rsidR="00FA21D7" w:rsidRPr="004A1AB8" w:rsidRDefault="00FA21D7" w:rsidP="00AE1B0F">
            <w:pPr>
              <w:rPr>
                <w:sz w:val="20"/>
                <w:szCs w:val="20"/>
              </w:rPr>
            </w:pPr>
            <w:r>
              <w:rPr>
                <w:sz w:val="20"/>
                <w:szCs w:val="20"/>
              </w:rPr>
              <w:t xml:space="preserve">   </w:t>
            </w:r>
            <w:r w:rsidRPr="004A1AB8">
              <w:rPr>
                <w:sz w:val="20"/>
                <w:szCs w:val="20"/>
              </w:rPr>
              <w:t>Yes</w:t>
            </w:r>
          </w:p>
        </w:tc>
        <w:tc>
          <w:tcPr>
            <w:tcW w:w="2448" w:type="dxa"/>
            <w:vAlign w:val="bottom"/>
          </w:tcPr>
          <w:p w14:paraId="36B65460" w14:textId="415CD86E" w:rsidR="00FA21D7" w:rsidRPr="00AB330A" w:rsidRDefault="00FA21D7" w:rsidP="00AE1B0F">
            <w:pPr>
              <w:rPr>
                <w:sz w:val="20"/>
                <w:szCs w:val="20"/>
              </w:rPr>
            </w:pPr>
            <w:r>
              <w:rPr>
                <w:sz w:val="20"/>
                <w:szCs w:val="20"/>
              </w:rPr>
              <w:t>29.0 (440/1</w:t>
            </w:r>
            <w:r w:rsidR="00EE392E">
              <w:rPr>
                <w:sz w:val="20"/>
                <w:szCs w:val="20"/>
              </w:rPr>
              <w:t>,</w:t>
            </w:r>
            <w:r>
              <w:rPr>
                <w:sz w:val="20"/>
                <w:szCs w:val="20"/>
              </w:rPr>
              <w:t>516)</w:t>
            </w:r>
          </w:p>
        </w:tc>
        <w:tc>
          <w:tcPr>
            <w:tcW w:w="2448" w:type="dxa"/>
            <w:vAlign w:val="bottom"/>
          </w:tcPr>
          <w:p w14:paraId="0BCFB255" w14:textId="21E7DCA3" w:rsidR="00FA21D7" w:rsidRPr="00AB330A" w:rsidRDefault="00FA21D7" w:rsidP="00AE1B0F">
            <w:pPr>
              <w:rPr>
                <w:sz w:val="20"/>
                <w:szCs w:val="20"/>
              </w:rPr>
            </w:pPr>
            <w:r>
              <w:rPr>
                <w:sz w:val="20"/>
                <w:szCs w:val="20"/>
              </w:rPr>
              <w:t>28.8 (396/1</w:t>
            </w:r>
            <w:r w:rsidR="00EE392E">
              <w:rPr>
                <w:sz w:val="20"/>
                <w:szCs w:val="20"/>
              </w:rPr>
              <w:t>,</w:t>
            </w:r>
            <w:r>
              <w:rPr>
                <w:sz w:val="20"/>
                <w:szCs w:val="20"/>
              </w:rPr>
              <w:t>374)</w:t>
            </w:r>
          </w:p>
        </w:tc>
      </w:tr>
      <w:tr w:rsidR="00FA21D7" w:rsidRPr="00AB330A" w14:paraId="04E79464" w14:textId="77777777" w:rsidTr="00DF4A43">
        <w:trPr>
          <w:trHeight w:val="288"/>
        </w:trPr>
        <w:tc>
          <w:tcPr>
            <w:tcW w:w="4320" w:type="dxa"/>
            <w:vAlign w:val="bottom"/>
          </w:tcPr>
          <w:p w14:paraId="23F38C8D" w14:textId="77777777" w:rsidR="00FA21D7" w:rsidRPr="004A1AB8" w:rsidRDefault="00FA21D7" w:rsidP="00AE1B0F">
            <w:pPr>
              <w:rPr>
                <w:b/>
                <w:bCs/>
                <w:sz w:val="20"/>
                <w:szCs w:val="20"/>
              </w:rPr>
            </w:pPr>
            <w:r w:rsidRPr="004A1AB8">
              <w:rPr>
                <w:b/>
                <w:bCs/>
                <w:sz w:val="20"/>
                <w:szCs w:val="20"/>
              </w:rPr>
              <w:t>Breastfeeding duration</w:t>
            </w:r>
            <w:r>
              <w:rPr>
                <w:b/>
                <w:bCs/>
                <w:sz w:val="20"/>
                <w:szCs w:val="20"/>
              </w:rPr>
              <w:t xml:space="preserve">, </w:t>
            </w:r>
            <w:r w:rsidRPr="00C53B1A">
              <w:rPr>
                <w:b/>
                <w:bCs/>
                <w:sz w:val="20"/>
                <w:szCs w:val="20"/>
              </w:rPr>
              <w:t>Median (IQR)</w:t>
            </w:r>
          </w:p>
        </w:tc>
        <w:tc>
          <w:tcPr>
            <w:tcW w:w="2448" w:type="dxa"/>
            <w:vAlign w:val="bottom"/>
          </w:tcPr>
          <w:p w14:paraId="5163D03E" w14:textId="77777777" w:rsidR="00FA21D7" w:rsidRPr="00AB330A" w:rsidRDefault="00FA21D7" w:rsidP="00AE1B0F">
            <w:pPr>
              <w:rPr>
                <w:sz w:val="20"/>
                <w:szCs w:val="20"/>
              </w:rPr>
            </w:pPr>
          </w:p>
        </w:tc>
        <w:tc>
          <w:tcPr>
            <w:tcW w:w="2448" w:type="dxa"/>
            <w:vAlign w:val="bottom"/>
          </w:tcPr>
          <w:p w14:paraId="7D38BE40" w14:textId="77777777" w:rsidR="00FA21D7" w:rsidRPr="00AB330A" w:rsidRDefault="00FA21D7" w:rsidP="00AE1B0F">
            <w:pPr>
              <w:rPr>
                <w:sz w:val="20"/>
                <w:szCs w:val="20"/>
              </w:rPr>
            </w:pPr>
          </w:p>
        </w:tc>
      </w:tr>
      <w:tr w:rsidR="00FA21D7" w:rsidRPr="00AB330A" w14:paraId="7ED85B28" w14:textId="77777777" w:rsidTr="00DF4A43">
        <w:trPr>
          <w:trHeight w:val="288"/>
        </w:trPr>
        <w:tc>
          <w:tcPr>
            <w:tcW w:w="4320" w:type="dxa"/>
            <w:tcBorders>
              <w:bottom w:val="single" w:sz="12" w:space="0" w:color="auto"/>
            </w:tcBorders>
            <w:vAlign w:val="bottom"/>
          </w:tcPr>
          <w:p w14:paraId="43346C9C" w14:textId="77777777" w:rsidR="00FA21D7" w:rsidRPr="004A1AB8" w:rsidRDefault="00FA21D7" w:rsidP="00AE1B0F">
            <w:pPr>
              <w:rPr>
                <w:sz w:val="20"/>
                <w:szCs w:val="20"/>
              </w:rPr>
            </w:pPr>
            <w:r>
              <w:rPr>
                <w:sz w:val="20"/>
                <w:szCs w:val="20"/>
              </w:rPr>
              <w:t xml:space="preserve">   Weeks</w:t>
            </w:r>
          </w:p>
        </w:tc>
        <w:tc>
          <w:tcPr>
            <w:tcW w:w="2448" w:type="dxa"/>
            <w:tcBorders>
              <w:bottom w:val="single" w:sz="12" w:space="0" w:color="auto"/>
            </w:tcBorders>
            <w:vAlign w:val="bottom"/>
          </w:tcPr>
          <w:p w14:paraId="4D3783EC" w14:textId="30D112A9" w:rsidR="00FA21D7" w:rsidRPr="00AB330A" w:rsidRDefault="00FA21D7" w:rsidP="00DB4F8A">
            <w:pPr>
              <w:rPr>
                <w:sz w:val="20"/>
                <w:szCs w:val="20"/>
              </w:rPr>
            </w:pPr>
            <w:r>
              <w:rPr>
                <w:sz w:val="20"/>
                <w:szCs w:val="20"/>
              </w:rPr>
              <w:t>8.0 (</w:t>
            </w:r>
            <w:r w:rsidR="00DB4F8A">
              <w:rPr>
                <w:sz w:val="20"/>
                <w:szCs w:val="20"/>
              </w:rPr>
              <w:t>1.0-26.0</w:t>
            </w:r>
            <w:r>
              <w:rPr>
                <w:sz w:val="20"/>
                <w:szCs w:val="20"/>
              </w:rPr>
              <w:t>)</w:t>
            </w:r>
          </w:p>
        </w:tc>
        <w:tc>
          <w:tcPr>
            <w:tcW w:w="2448" w:type="dxa"/>
            <w:tcBorders>
              <w:bottom w:val="single" w:sz="12" w:space="0" w:color="auto"/>
            </w:tcBorders>
            <w:vAlign w:val="bottom"/>
          </w:tcPr>
          <w:p w14:paraId="65CCDA1C" w14:textId="1FCB4E2F" w:rsidR="00FA21D7" w:rsidRPr="00AB330A" w:rsidRDefault="00FA21D7" w:rsidP="00DB4F8A">
            <w:pPr>
              <w:rPr>
                <w:sz w:val="20"/>
                <w:szCs w:val="20"/>
              </w:rPr>
            </w:pPr>
            <w:r>
              <w:rPr>
                <w:sz w:val="20"/>
                <w:szCs w:val="20"/>
              </w:rPr>
              <w:t>9.0 (</w:t>
            </w:r>
            <w:r w:rsidR="00DB4F8A">
              <w:rPr>
                <w:sz w:val="20"/>
                <w:szCs w:val="20"/>
              </w:rPr>
              <w:t>2.0-28.0</w:t>
            </w:r>
            <w:r>
              <w:rPr>
                <w:sz w:val="20"/>
                <w:szCs w:val="20"/>
              </w:rPr>
              <w:t>)</w:t>
            </w:r>
          </w:p>
        </w:tc>
      </w:tr>
    </w:tbl>
    <w:p w14:paraId="4D2DF874" w14:textId="77777777" w:rsidR="00FA21D7" w:rsidRDefault="00FA21D7" w:rsidP="00FA21D7">
      <w:pPr>
        <w:spacing w:after="0" w:line="240" w:lineRule="auto"/>
        <w:rPr>
          <w:sz w:val="20"/>
          <w:szCs w:val="20"/>
        </w:rPr>
      </w:pPr>
      <w:r>
        <w:rPr>
          <w:sz w:val="20"/>
          <w:szCs w:val="20"/>
        </w:rPr>
        <w:t>IQR: interquartile range.</w:t>
      </w:r>
    </w:p>
    <w:p w14:paraId="77A15BC5" w14:textId="77777777" w:rsidR="00FA21D7" w:rsidRPr="00C53B1A" w:rsidRDefault="00FA21D7" w:rsidP="00FA21D7">
      <w:pPr>
        <w:spacing w:after="0" w:line="240" w:lineRule="auto"/>
        <w:rPr>
          <w:sz w:val="20"/>
          <w:szCs w:val="20"/>
        </w:rPr>
      </w:pPr>
      <w:r>
        <w:rPr>
          <w:sz w:val="20"/>
          <w:szCs w:val="20"/>
          <w:vertAlign w:val="superscript"/>
        </w:rPr>
        <w:t>*</w:t>
      </w:r>
      <w:r>
        <w:rPr>
          <w:sz w:val="20"/>
          <w:szCs w:val="20"/>
        </w:rPr>
        <w:t xml:space="preserve"> Includes </w:t>
      </w:r>
      <w:r w:rsidRPr="00C53B1A">
        <w:rPr>
          <w:sz w:val="20"/>
          <w:szCs w:val="20"/>
        </w:rPr>
        <w:t xml:space="preserve">participants who </w:t>
      </w:r>
      <w:r>
        <w:rPr>
          <w:sz w:val="20"/>
          <w:szCs w:val="20"/>
        </w:rPr>
        <w:t>have</w:t>
      </w:r>
      <w:r w:rsidRPr="00C53B1A">
        <w:rPr>
          <w:sz w:val="20"/>
          <w:szCs w:val="20"/>
        </w:rPr>
        <w:t xml:space="preserve"> three or more valid eczema status information (i.e., not missing) across the five </w:t>
      </w:r>
      <w:r>
        <w:rPr>
          <w:sz w:val="20"/>
          <w:szCs w:val="20"/>
        </w:rPr>
        <w:t xml:space="preserve">analytical </w:t>
      </w:r>
      <w:r w:rsidRPr="00C53B1A">
        <w:rPr>
          <w:sz w:val="20"/>
          <w:szCs w:val="20"/>
        </w:rPr>
        <w:t>follow-ups.</w:t>
      </w:r>
    </w:p>
    <w:p w14:paraId="044A8869" w14:textId="77777777" w:rsidR="00FA21D7" w:rsidRDefault="00FA21D7" w:rsidP="00FA21D7">
      <w:pPr>
        <w:spacing w:after="0" w:line="240" w:lineRule="auto"/>
        <w:rPr>
          <w:sz w:val="20"/>
          <w:szCs w:val="20"/>
        </w:rPr>
      </w:pPr>
      <w:r>
        <w:rPr>
          <w:rFonts w:cs="Times New Roman"/>
          <w:sz w:val="20"/>
          <w:szCs w:val="20"/>
          <w:vertAlign w:val="superscript"/>
        </w:rPr>
        <w:t>†</w:t>
      </w:r>
      <w:r>
        <w:rPr>
          <w:sz w:val="20"/>
          <w:szCs w:val="20"/>
        </w:rPr>
        <w:t>Low/normal birthweight: &lt;4000 grams.</w:t>
      </w:r>
    </w:p>
    <w:p w14:paraId="3A5FD0BA" w14:textId="77777777" w:rsidR="00FA21D7" w:rsidRDefault="00FA21D7" w:rsidP="00FA21D7">
      <w:pPr>
        <w:spacing w:after="0" w:line="240" w:lineRule="auto"/>
      </w:pPr>
      <w:r>
        <w:rPr>
          <w:rFonts w:cs="Times New Roman"/>
          <w:sz w:val="20"/>
          <w:szCs w:val="20"/>
          <w:vertAlign w:val="superscript"/>
        </w:rPr>
        <w:t>‡</w:t>
      </w:r>
      <w:r>
        <w:rPr>
          <w:sz w:val="20"/>
          <w:szCs w:val="20"/>
        </w:rPr>
        <w:t xml:space="preserve">High birthweight: </w:t>
      </w:r>
      <w:r>
        <w:rPr>
          <w:rFonts w:cs="Times New Roman"/>
          <w:sz w:val="20"/>
          <w:szCs w:val="20"/>
        </w:rPr>
        <w:t>≥</w:t>
      </w:r>
      <w:r>
        <w:rPr>
          <w:sz w:val="20"/>
          <w:szCs w:val="20"/>
        </w:rPr>
        <w:t>4000 grams</w:t>
      </w:r>
    </w:p>
    <w:p w14:paraId="2648913B" w14:textId="08D74C56" w:rsidR="00FA21D7" w:rsidRDefault="00FA21D7">
      <w:pPr>
        <w:rPr>
          <w:szCs w:val="24"/>
        </w:rPr>
      </w:pPr>
      <w:r>
        <w:rPr>
          <w:szCs w:val="24"/>
        </w:rPr>
        <w:br w:type="page"/>
      </w:r>
    </w:p>
    <w:p w14:paraId="3448ED11" w14:textId="216A44CF" w:rsidR="00FA21D7" w:rsidRPr="004327BE" w:rsidRDefault="00DF4A43" w:rsidP="00CF69EC">
      <w:pPr>
        <w:spacing w:after="0" w:line="240" w:lineRule="auto"/>
        <w:rPr>
          <w:rFonts w:asciiTheme="majorBidi" w:hAnsiTheme="majorBidi" w:cstheme="majorBidi"/>
          <w:sz w:val="20"/>
          <w:szCs w:val="20"/>
        </w:rPr>
      </w:pPr>
      <w:r>
        <w:rPr>
          <w:rFonts w:asciiTheme="majorBidi" w:hAnsiTheme="majorBidi" w:cstheme="majorBidi"/>
          <w:b/>
          <w:bCs/>
          <w:sz w:val="20"/>
          <w:szCs w:val="20"/>
        </w:rPr>
        <w:lastRenderedPageBreak/>
        <w:t xml:space="preserve">Table </w:t>
      </w:r>
      <w:r w:rsidR="00CF69EC">
        <w:rPr>
          <w:rFonts w:asciiTheme="majorBidi" w:hAnsiTheme="majorBidi" w:cstheme="majorBidi"/>
          <w:b/>
          <w:bCs/>
          <w:sz w:val="20"/>
          <w:szCs w:val="20"/>
        </w:rPr>
        <w:t>2</w:t>
      </w:r>
      <w:r w:rsidR="00FA21D7" w:rsidRPr="004327BE">
        <w:rPr>
          <w:rFonts w:asciiTheme="majorBidi" w:hAnsiTheme="majorBidi" w:cstheme="majorBidi"/>
          <w:b/>
          <w:bCs/>
          <w:sz w:val="20"/>
          <w:szCs w:val="20"/>
        </w:rPr>
        <w:t>.</w:t>
      </w:r>
      <w:r w:rsidR="00FA21D7" w:rsidRPr="004327BE">
        <w:rPr>
          <w:rFonts w:asciiTheme="majorBidi" w:hAnsiTheme="majorBidi" w:cstheme="majorBidi"/>
          <w:sz w:val="20"/>
          <w:szCs w:val="20"/>
        </w:rPr>
        <w:t xml:space="preserve"> Prevalence</w:t>
      </w:r>
      <w:r w:rsidR="00FA21D7">
        <w:rPr>
          <w:rFonts w:asciiTheme="majorBidi" w:hAnsiTheme="majorBidi" w:cstheme="majorBidi"/>
          <w:sz w:val="20"/>
          <w:szCs w:val="20"/>
        </w:rPr>
        <w:t xml:space="preserve"> (12-month)</w:t>
      </w:r>
      <w:r w:rsidR="00FA21D7" w:rsidRPr="004327BE">
        <w:rPr>
          <w:rFonts w:asciiTheme="majorBidi" w:hAnsiTheme="majorBidi" w:cstheme="majorBidi"/>
          <w:sz w:val="20"/>
          <w:szCs w:val="20"/>
        </w:rPr>
        <w:t xml:space="preserve">, positive transition, incidence, negative transition, and remission of </w:t>
      </w:r>
      <w:r w:rsidR="00FA21D7">
        <w:rPr>
          <w:rFonts w:asciiTheme="majorBidi" w:hAnsiTheme="majorBidi" w:cstheme="majorBidi"/>
          <w:sz w:val="20"/>
          <w:szCs w:val="20"/>
        </w:rPr>
        <w:t xml:space="preserve">eczema </w:t>
      </w:r>
      <w:r w:rsidR="00FA21D7" w:rsidRPr="004327BE">
        <w:rPr>
          <w:rFonts w:asciiTheme="majorBidi" w:hAnsiTheme="majorBidi" w:cstheme="majorBidi"/>
          <w:sz w:val="20"/>
          <w:szCs w:val="20"/>
        </w:rPr>
        <w:t>from infancy to 26 years of age</w:t>
      </w:r>
      <w:r w:rsidR="00FA21D7">
        <w:rPr>
          <w:rFonts w:asciiTheme="majorBidi" w:hAnsiTheme="majorBidi" w:cstheme="majorBidi"/>
          <w:sz w:val="20"/>
          <w:szCs w:val="20"/>
        </w:rPr>
        <w:t xml:space="preserve"> in the total study sample and according to sex</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60"/>
        <w:gridCol w:w="1584"/>
        <w:gridCol w:w="1584"/>
        <w:gridCol w:w="1584"/>
        <w:gridCol w:w="1584"/>
        <w:gridCol w:w="1584"/>
      </w:tblGrid>
      <w:tr w:rsidR="00FA21D7" w:rsidRPr="004327BE" w14:paraId="0187E875" w14:textId="77777777" w:rsidTr="00DF4A43">
        <w:trPr>
          <w:trHeight w:val="360"/>
        </w:trPr>
        <w:tc>
          <w:tcPr>
            <w:tcW w:w="2160" w:type="dxa"/>
            <w:tcBorders>
              <w:top w:val="single" w:sz="12" w:space="0" w:color="auto"/>
            </w:tcBorders>
            <w:vAlign w:val="bottom"/>
          </w:tcPr>
          <w:p w14:paraId="6CBB84EF" w14:textId="77777777" w:rsidR="00FA21D7" w:rsidRPr="004327BE" w:rsidRDefault="00FA21D7" w:rsidP="00AE1B0F">
            <w:pPr>
              <w:rPr>
                <w:rFonts w:asciiTheme="majorBidi" w:hAnsiTheme="majorBidi" w:cstheme="majorBidi"/>
                <w:sz w:val="20"/>
                <w:szCs w:val="20"/>
              </w:rPr>
            </w:pPr>
          </w:p>
        </w:tc>
        <w:tc>
          <w:tcPr>
            <w:tcW w:w="7920" w:type="dxa"/>
            <w:gridSpan w:val="5"/>
            <w:tcBorders>
              <w:top w:val="single" w:sz="12" w:space="0" w:color="auto"/>
              <w:bottom w:val="single" w:sz="12" w:space="0" w:color="auto"/>
            </w:tcBorders>
            <w:vAlign w:val="bottom"/>
          </w:tcPr>
          <w:p w14:paraId="70E7A3E8" w14:textId="77777777" w:rsidR="00FA21D7" w:rsidRPr="004327BE" w:rsidRDefault="00FA21D7" w:rsidP="00AE1B0F">
            <w:pPr>
              <w:jc w:val="center"/>
              <w:rPr>
                <w:rFonts w:asciiTheme="majorBidi" w:hAnsiTheme="majorBidi" w:cstheme="majorBidi"/>
                <w:b/>
                <w:bCs/>
                <w:sz w:val="20"/>
                <w:szCs w:val="20"/>
              </w:rPr>
            </w:pPr>
            <w:r w:rsidRPr="004327BE">
              <w:rPr>
                <w:rFonts w:asciiTheme="majorBidi" w:hAnsiTheme="majorBidi" w:cstheme="majorBidi"/>
                <w:b/>
                <w:bCs/>
                <w:sz w:val="20"/>
                <w:szCs w:val="20"/>
              </w:rPr>
              <w:t>Age at follow-up (years), % (n/total)</w:t>
            </w:r>
          </w:p>
        </w:tc>
      </w:tr>
      <w:tr w:rsidR="00FA21D7" w:rsidRPr="004327BE" w14:paraId="025AF7B9" w14:textId="77777777" w:rsidTr="00DF4A43">
        <w:trPr>
          <w:trHeight w:val="360"/>
        </w:trPr>
        <w:tc>
          <w:tcPr>
            <w:tcW w:w="2160" w:type="dxa"/>
            <w:tcBorders>
              <w:bottom w:val="single" w:sz="12" w:space="0" w:color="auto"/>
            </w:tcBorders>
            <w:vAlign w:val="bottom"/>
          </w:tcPr>
          <w:p w14:paraId="55ED76A4" w14:textId="77777777" w:rsidR="00FA21D7" w:rsidRPr="004327BE" w:rsidRDefault="00FA21D7" w:rsidP="00AE1B0F">
            <w:pPr>
              <w:rPr>
                <w:rFonts w:asciiTheme="majorBidi" w:hAnsiTheme="majorBidi" w:cstheme="majorBidi"/>
                <w:sz w:val="20"/>
                <w:szCs w:val="20"/>
              </w:rPr>
            </w:pPr>
          </w:p>
        </w:tc>
        <w:tc>
          <w:tcPr>
            <w:tcW w:w="1584" w:type="dxa"/>
            <w:tcBorders>
              <w:top w:val="single" w:sz="12" w:space="0" w:color="auto"/>
              <w:bottom w:val="single" w:sz="12" w:space="0" w:color="auto"/>
            </w:tcBorders>
            <w:vAlign w:val="bottom"/>
          </w:tcPr>
          <w:p w14:paraId="11ED5CE1" w14:textId="77777777" w:rsidR="00FA21D7" w:rsidRPr="004327BE" w:rsidRDefault="00FA21D7" w:rsidP="00AE1B0F">
            <w:pPr>
              <w:jc w:val="center"/>
              <w:rPr>
                <w:rFonts w:asciiTheme="majorBidi" w:hAnsiTheme="majorBidi" w:cstheme="majorBidi"/>
                <w:b/>
                <w:bCs/>
                <w:sz w:val="20"/>
                <w:szCs w:val="20"/>
              </w:rPr>
            </w:pPr>
            <w:r w:rsidRPr="004327BE">
              <w:rPr>
                <w:rFonts w:asciiTheme="majorBidi" w:hAnsiTheme="majorBidi" w:cstheme="majorBidi"/>
                <w:b/>
                <w:bCs/>
                <w:sz w:val="20"/>
                <w:szCs w:val="20"/>
              </w:rPr>
              <w:t>1-or-2</w:t>
            </w:r>
          </w:p>
        </w:tc>
        <w:tc>
          <w:tcPr>
            <w:tcW w:w="1584" w:type="dxa"/>
            <w:tcBorders>
              <w:top w:val="single" w:sz="12" w:space="0" w:color="auto"/>
              <w:bottom w:val="single" w:sz="12" w:space="0" w:color="auto"/>
            </w:tcBorders>
            <w:vAlign w:val="bottom"/>
          </w:tcPr>
          <w:p w14:paraId="5A10E6DF" w14:textId="77777777" w:rsidR="00FA21D7" w:rsidRPr="004327BE" w:rsidRDefault="00FA21D7" w:rsidP="00AE1B0F">
            <w:pPr>
              <w:jc w:val="center"/>
              <w:rPr>
                <w:rFonts w:asciiTheme="majorBidi" w:hAnsiTheme="majorBidi" w:cstheme="majorBidi"/>
                <w:b/>
                <w:bCs/>
                <w:sz w:val="20"/>
                <w:szCs w:val="20"/>
              </w:rPr>
            </w:pPr>
            <w:r w:rsidRPr="004327BE">
              <w:rPr>
                <w:rFonts w:asciiTheme="majorBidi" w:hAnsiTheme="majorBidi" w:cstheme="majorBidi"/>
                <w:b/>
                <w:bCs/>
                <w:sz w:val="20"/>
                <w:szCs w:val="20"/>
              </w:rPr>
              <w:t>4</w:t>
            </w:r>
          </w:p>
        </w:tc>
        <w:tc>
          <w:tcPr>
            <w:tcW w:w="1584" w:type="dxa"/>
            <w:tcBorders>
              <w:top w:val="single" w:sz="12" w:space="0" w:color="auto"/>
              <w:bottom w:val="single" w:sz="12" w:space="0" w:color="auto"/>
            </w:tcBorders>
            <w:vAlign w:val="bottom"/>
          </w:tcPr>
          <w:p w14:paraId="5575EF9F" w14:textId="77777777" w:rsidR="00FA21D7" w:rsidRPr="004327BE" w:rsidRDefault="00FA21D7" w:rsidP="00AE1B0F">
            <w:pPr>
              <w:jc w:val="center"/>
              <w:rPr>
                <w:rFonts w:asciiTheme="majorBidi" w:hAnsiTheme="majorBidi" w:cstheme="majorBidi"/>
                <w:b/>
                <w:bCs/>
                <w:sz w:val="20"/>
                <w:szCs w:val="20"/>
              </w:rPr>
            </w:pPr>
            <w:r w:rsidRPr="004327BE">
              <w:rPr>
                <w:rFonts w:asciiTheme="majorBidi" w:hAnsiTheme="majorBidi" w:cstheme="majorBidi"/>
                <w:b/>
                <w:bCs/>
                <w:sz w:val="20"/>
                <w:szCs w:val="20"/>
              </w:rPr>
              <w:t>10</w:t>
            </w:r>
          </w:p>
        </w:tc>
        <w:tc>
          <w:tcPr>
            <w:tcW w:w="1584" w:type="dxa"/>
            <w:tcBorders>
              <w:top w:val="single" w:sz="12" w:space="0" w:color="auto"/>
              <w:bottom w:val="single" w:sz="12" w:space="0" w:color="auto"/>
            </w:tcBorders>
            <w:vAlign w:val="bottom"/>
          </w:tcPr>
          <w:p w14:paraId="28769535" w14:textId="77777777" w:rsidR="00FA21D7" w:rsidRPr="004327BE" w:rsidRDefault="00FA21D7" w:rsidP="00AE1B0F">
            <w:pPr>
              <w:jc w:val="center"/>
              <w:rPr>
                <w:rFonts w:asciiTheme="majorBidi" w:hAnsiTheme="majorBidi" w:cstheme="majorBidi"/>
                <w:b/>
                <w:bCs/>
                <w:sz w:val="20"/>
                <w:szCs w:val="20"/>
              </w:rPr>
            </w:pPr>
            <w:r w:rsidRPr="004327BE">
              <w:rPr>
                <w:rFonts w:asciiTheme="majorBidi" w:hAnsiTheme="majorBidi" w:cstheme="majorBidi"/>
                <w:b/>
                <w:bCs/>
                <w:sz w:val="20"/>
                <w:szCs w:val="20"/>
              </w:rPr>
              <w:t>18</w:t>
            </w:r>
          </w:p>
        </w:tc>
        <w:tc>
          <w:tcPr>
            <w:tcW w:w="1584" w:type="dxa"/>
            <w:tcBorders>
              <w:top w:val="single" w:sz="12" w:space="0" w:color="auto"/>
              <w:bottom w:val="single" w:sz="12" w:space="0" w:color="auto"/>
            </w:tcBorders>
            <w:vAlign w:val="bottom"/>
          </w:tcPr>
          <w:p w14:paraId="6846E20D" w14:textId="77777777" w:rsidR="00FA21D7" w:rsidRPr="004327BE" w:rsidRDefault="00FA21D7" w:rsidP="00AE1B0F">
            <w:pPr>
              <w:jc w:val="center"/>
              <w:rPr>
                <w:rFonts w:asciiTheme="majorBidi" w:hAnsiTheme="majorBidi" w:cstheme="majorBidi"/>
                <w:b/>
                <w:bCs/>
                <w:sz w:val="20"/>
                <w:szCs w:val="20"/>
              </w:rPr>
            </w:pPr>
            <w:r w:rsidRPr="004327BE">
              <w:rPr>
                <w:rFonts w:asciiTheme="majorBidi" w:hAnsiTheme="majorBidi" w:cstheme="majorBidi"/>
                <w:b/>
                <w:bCs/>
                <w:sz w:val="20"/>
                <w:szCs w:val="20"/>
              </w:rPr>
              <w:t>26</w:t>
            </w:r>
          </w:p>
        </w:tc>
      </w:tr>
      <w:tr w:rsidR="00FA21D7" w:rsidRPr="004327BE" w14:paraId="0F145444" w14:textId="77777777" w:rsidTr="00DF4A43">
        <w:trPr>
          <w:trHeight w:val="360"/>
        </w:trPr>
        <w:tc>
          <w:tcPr>
            <w:tcW w:w="2160" w:type="dxa"/>
            <w:tcBorders>
              <w:top w:val="single" w:sz="12" w:space="0" w:color="auto"/>
            </w:tcBorders>
            <w:vAlign w:val="bottom"/>
          </w:tcPr>
          <w:p w14:paraId="76DE365E" w14:textId="77777777" w:rsidR="00FA21D7" w:rsidRPr="004327BE" w:rsidRDefault="00FA21D7" w:rsidP="00AE1B0F">
            <w:pPr>
              <w:rPr>
                <w:rFonts w:asciiTheme="majorBidi" w:hAnsiTheme="majorBidi" w:cstheme="majorBidi"/>
                <w:b/>
                <w:bCs/>
                <w:sz w:val="20"/>
                <w:szCs w:val="20"/>
              </w:rPr>
            </w:pPr>
            <w:r w:rsidRPr="004327BE">
              <w:rPr>
                <w:rFonts w:asciiTheme="majorBidi" w:hAnsiTheme="majorBidi" w:cstheme="majorBidi"/>
                <w:b/>
                <w:bCs/>
                <w:sz w:val="20"/>
                <w:szCs w:val="20"/>
              </w:rPr>
              <w:t>Prevalence</w:t>
            </w:r>
          </w:p>
        </w:tc>
        <w:tc>
          <w:tcPr>
            <w:tcW w:w="1584" w:type="dxa"/>
            <w:tcBorders>
              <w:top w:val="single" w:sz="12" w:space="0" w:color="auto"/>
            </w:tcBorders>
            <w:vAlign w:val="bottom"/>
          </w:tcPr>
          <w:p w14:paraId="45D89CE7" w14:textId="77777777" w:rsidR="00FA21D7" w:rsidRPr="004327BE" w:rsidRDefault="00FA21D7" w:rsidP="00AE1B0F">
            <w:pPr>
              <w:rPr>
                <w:rFonts w:asciiTheme="majorBidi" w:hAnsiTheme="majorBidi" w:cstheme="majorBidi"/>
                <w:sz w:val="20"/>
                <w:szCs w:val="20"/>
              </w:rPr>
            </w:pPr>
          </w:p>
        </w:tc>
        <w:tc>
          <w:tcPr>
            <w:tcW w:w="1584" w:type="dxa"/>
            <w:tcBorders>
              <w:top w:val="single" w:sz="12" w:space="0" w:color="auto"/>
            </w:tcBorders>
            <w:vAlign w:val="bottom"/>
          </w:tcPr>
          <w:p w14:paraId="220811ED" w14:textId="77777777" w:rsidR="00FA21D7" w:rsidRPr="004327BE" w:rsidRDefault="00FA21D7" w:rsidP="00AE1B0F">
            <w:pPr>
              <w:rPr>
                <w:rFonts w:asciiTheme="majorBidi" w:hAnsiTheme="majorBidi" w:cstheme="majorBidi"/>
                <w:sz w:val="20"/>
                <w:szCs w:val="20"/>
              </w:rPr>
            </w:pPr>
          </w:p>
        </w:tc>
        <w:tc>
          <w:tcPr>
            <w:tcW w:w="1584" w:type="dxa"/>
            <w:tcBorders>
              <w:top w:val="single" w:sz="12" w:space="0" w:color="auto"/>
            </w:tcBorders>
            <w:vAlign w:val="bottom"/>
          </w:tcPr>
          <w:p w14:paraId="2AA479EE" w14:textId="77777777" w:rsidR="00FA21D7" w:rsidRPr="004327BE" w:rsidRDefault="00FA21D7" w:rsidP="00AE1B0F">
            <w:pPr>
              <w:rPr>
                <w:rFonts w:asciiTheme="majorBidi" w:hAnsiTheme="majorBidi" w:cstheme="majorBidi"/>
                <w:sz w:val="20"/>
                <w:szCs w:val="20"/>
              </w:rPr>
            </w:pPr>
          </w:p>
        </w:tc>
        <w:tc>
          <w:tcPr>
            <w:tcW w:w="1584" w:type="dxa"/>
            <w:tcBorders>
              <w:top w:val="single" w:sz="12" w:space="0" w:color="auto"/>
            </w:tcBorders>
            <w:vAlign w:val="bottom"/>
          </w:tcPr>
          <w:p w14:paraId="02E66838" w14:textId="77777777" w:rsidR="00FA21D7" w:rsidRPr="004327BE" w:rsidRDefault="00FA21D7" w:rsidP="00AE1B0F">
            <w:pPr>
              <w:rPr>
                <w:rFonts w:asciiTheme="majorBidi" w:hAnsiTheme="majorBidi" w:cstheme="majorBidi"/>
                <w:sz w:val="20"/>
                <w:szCs w:val="20"/>
              </w:rPr>
            </w:pPr>
          </w:p>
        </w:tc>
        <w:tc>
          <w:tcPr>
            <w:tcW w:w="1584" w:type="dxa"/>
            <w:tcBorders>
              <w:top w:val="single" w:sz="12" w:space="0" w:color="auto"/>
            </w:tcBorders>
            <w:vAlign w:val="bottom"/>
          </w:tcPr>
          <w:p w14:paraId="5C38EE21" w14:textId="77777777" w:rsidR="00FA21D7" w:rsidRPr="004327BE" w:rsidRDefault="00FA21D7" w:rsidP="00AE1B0F">
            <w:pPr>
              <w:rPr>
                <w:rFonts w:asciiTheme="majorBidi" w:hAnsiTheme="majorBidi" w:cstheme="majorBidi"/>
                <w:sz w:val="20"/>
                <w:szCs w:val="20"/>
              </w:rPr>
            </w:pPr>
          </w:p>
        </w:tc>
      </w:tr>
      <w:tr w:rsidR="00FA21D7" w:rsidRPr="004327BE" w14:paraId="6FDF7A2B" w14:textId="77777777" w:rsidTr="00DF4A43">
        <w:trPr>
          <w:trHeight w:val="360"/>
        </w:trPr>
        <w:tc>
          <w:tcPr>
            <w:tcW w:w="2160" w:type="dxa"/>
            <w:vAlign w:val="bottom"/>
          </w:tcPr>
          <w:p w14:paraId="19F16AE1"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 xml:space="preserve">   Overall</w:t>
            </w:r>
          </w:p>
        </w:tc>
        <w:tc>
          <w:tcPr>
            <w:tcW w:w="1584" w:type="dxa"/>
            <w:vAlign w:val="bottom"/>
          </w:tcPr>
          <w:p w14:paraId="5D9DF9BA" w14:textId="1AD89510"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14.2 (196/1</w:t>
            </w:r>
            <w:r w:rsidR="00EE392E">
              <w:rPr>
                <w:rFonts w:asciiTheme="majorBidi" w:hAnsiTheme="majorBidi" w:cstheme="majorBidi"/>
                <w:sz w:val="20"/>
                <w:szCs w:val="20"/>
              </w:rPr>
              <w:t>,</w:t>
            </w:r>
            <w:r>
              <w:rPr>
                <w:rFonts w:asciiTheme="majorBidi" w:hAnsiTheme="majorBidi" w:cstheme="majorBidi"/>
                <w:sz w:val="20"/>
                <w:szCs w:val="20"/>
              </w:rPr>
              <w:t>377)</w:t>
            </w:r>
          </w:p>
        </w:tc>
        <w:tc>
          <w:tcPr>
            <w:tcW w:w="1584" w:type="dxa"/>
            <w:vAlign w:val="bottom"/>
          </w:tcPr>
          <w:p w14:paraId="1082330F" w14:textId="01DB35CC"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11.9 (145/1</w:t>
            </w:r>
            <w:r w:rsidR="00EE392E">
              <w:rPr>
                <w:rFonts w:asciiTheme="majorBidi" w:hAnsiTheme="majorBidi" w:cstheme="majorBidi"/>
                <w:sz w:val="20"/>
                <w:szCs w:val="20"/>
              </w:rPr>
              <w:t>,</w:t>
            </w:r>
            <w:r>
              <w:rPr>
                <w:rFonts w:asciiTheme="majorBidi" w:hAnsiTheme="majorBidi" w:cstheme="majorBidi"/>
                <w:sz w:val="20"/>
                <w:szCs w:val="20"/>
              </w:rPr>
              <w:t>214)</w:t>
            </w:r>
          </w:p>
        </w:tc>
        <w:tc>
          <w:tcPr>
            <w:tcW w:w="1584" w:type="dxa"/>
            <w:vAlign w:val="bottom"/>
          </w:tcPr>
          <w:p w14:paraId="6DED7BCC" w14:textId="51AB8250"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13.7 (186/1</w:t>
            </w:r>
            <w:r w:rsidR="00EE392E">
              <w:rPr>
                <w:rFonts w:asciiTheme="majorBidi" w:hAnsiTheme="majorBidi" w:cstheme="majorBidi"/>
                <w:sz w:val="20"/>
                <w:szCs w:val="20"/>
              </w:rPr>
              <w:t>,</w:t>
            </w:r>
            <w:r>
              <w:rPr>
                <w:rFonts w:asciiTheme="majorBidi" w:hAnsiTheme="majorBidi" w:cstheme="majorBidi"/>
                <w:sz w:val="20"/>
                <w:szCs w:val="20"/>
              </w:rPr>
              <w:t>359)</w:t>
            </w:r>
          </w:p>
        </w:tc>
        <w:tc>
          <w:tcPr>
            <w:tcW w:w="1584" w:type="dxa"/>
            <w:vAlign w:val="bottom"/>
          </w:tcPr>
          <w:p w14:paraId="4AB32789" w14:textId="3BB3218A"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12.3 (161/1</w:t>
            </w:r>
            <w:r w:rsidR="00EE392E">
              <w:rPr>
                <w:rFonts w:asciiTheme="majorBidi" w:hAnsiTheme="majorBidi" w:cstheme="majorBidi"/>
                <w:sz w:val="20"/>
                <w:szCs w:val="20"/>
              </w:rPr>
              <w:t>,</w:t>
            </w:r>
            <w:r>
              <w:rPr>
                <w:rFonts w:asciiTheme="majorBidi" w:hAnsiTheme="majorBidi" w:cstheme="majorBidi"/>
                <w:sz w:val="20"/>
                <w:szCs w:val="20"/>
              </w:rPr>
              <w:t>307)</w:t>
            </w:r>
          </w:p>
        </w:tc>
        <w:tc>
          <w:tcPr>
            <w:tcW w:w="1584" w:type="dxa"/>
            <w:vAlign w:val="bottom"/>
          </w:tcPr>
          <w:p w14:paraId="5600984C" w14:textId="621A79E1"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10.2 (105/1</w:t>
            </w:r>
            <w:r w:rsidR="00EE392E">
              <w:rPr>
                <w:rFonts w:asciiTheme="majorBidi" w:hAnsiTheme="majorBidi" w:cstheme="majorBidi"/>
                <w:sz w:val="20"/>
                <w:szCs w:val="20"/>
              </w:rPr>
              <w:t>,</w:t>
            </w:r>
            <w:r>
              <w:rPr>
                <w:rFonts w:asciiTheme="majorBidi" w:hAnsiTheme="majorBidi" w:cstheme="majorBidi"/>
                <w:sz w:val="20"/>
                <w:szCs w:val="20"/>
              </w:rPr>
              <w:t>029)</w:t>
            </w:r>
          </w:p>
        </w:tc>
      </w:tr>
      <w:tr w:rsidR="00FA21D7" w:rsidRPr="004327BE" w14:paraId="68E5F545" w14:textId="77777777" w:rsidTr="00DF4A43">
        <w:trPr>
          <w:trHeight w:val="360"/>
        </w:trPr>
        <w:tc>
          <w:tcPr>
            <w:tcW w:w="2160" w:type="dxa"/>
            <w:vAlign w:val="bottom"/>
          </w:tcPr>
          <w:p w14:paraId="6B5EA64D"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 xml:space="preserve">   Male</w:t>
            </w:r>
          </w:p>
        </w:tc>
        <w:tc>
          <w:tcPr>
            <w:tcW w:w="1584" w:type="dxa"/>
            <w:vAlign w:val="bottom"/>
          </w:tcPr>
          <w:p w14:paraId="291EBA5B"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14.6 (102/700)</w:t>
            </w:r>
          </w:p>
        </w:tc>
        <w:tc>
          <w:tcPr>
            <w:tcW w:w="1584" w:type="dxa"/>
            <w:vAlign w:val="bottom"/>
          </w:tcPr>
          <w:p w14:paraId="1ADFFB92"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12.6 (78/619)</w:t>
            </w:r>
          </w:p>
        </w:tc>
        <w:tc>
          <w:tcPr>
            <w:tcW w:w="1584" w:type="dxa"/>
            <w:vAlign w:val="bottom"/>
          </w:tcPr>
          <w:p w14:paraId="1DC2C098"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13.4 (92/688)</w:t>
            </w:r>
          </w:p>
        </w:tc>
        <w:tc>
          <w:tcPr>
            <w:tcW w:w="1584" w:type="dxa"/>
            <w:vAlign w:val="bottom"/>
          </w:tcPr>
          <w:p w14:paraId="536355AB"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8.3 (54/651)</w:t>
            </w:r>
          </w:p>
        </w:tc>
        <w:tc>
          <w:tcPr>
            <w:tcW w:w="1584" w:type="dxa"/>
            <w:vAlign w:val="bottom"/>
          </w:tcPr>
          <w:p w14:paraId="24DA61C8"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8.5 (40/469)</w:t>
            </w:r>
          </w:p>
        </w:tc>
      </w:tr>
      <w:tr w:rsidR="00FA21D7" w:rsidRPr="004327BE" w14:paraId="6AA938BC" w14:textId="77777777" w:rsidTr="00DF4A43">
        <w:trPr>
          <w:trHeight w:val="360"/>
        </w:trPr>
        <w:tc>
          <w:tcPr>
            <w:tcW w:w="2160" w:type="dxa"/>
            <w:vAlign w:val="bottom"/>
          </w:tcPr>
          <w:p w14:paraId="58FF3A12"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 xml:space="preserve">   Female</w:t>
            </w:r>
          </w:p>
        </w:tc>
        <w:tc>
          <w:tcPr>
            <w:tcW w:w="1584" w:type="dxa"/>
            <w:vAlign w:val="bottom"/>
          </w:tcPr>
          <w:p w14:paraId="5263B4DB"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13.9 (94/677)</w:t>
            </w:r>
          </w:p>
        </w:tc>
        <w:tc>
          <w:tcPr>
            <w:tcW w:w="1584" w:type="dxa"/>
            <w:vAlign w:val="bottom"/>
          </w:tcPr>
          <w:p w14:paraId="561E1A1D"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11.3 (67/595)</w:t>
            </w:r>
          </w:p>
        </w:tc>
        <w:tc>
          <w:tcPr>
            <w:tcW w:w="1584" w:type="dxa"/>
            <w:vAlign w:val="bottom"/>
          </w:tcPr>
          <w:p w14:paraId="5BDC9B3B"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14.0 (94/671)</w:t>
            </w:r>
          </w:p>
        </w:tc>
        <w:tc>
          <w:tcPr>
            <w:tcW w:w="1584" w:type="dxa"/>
            <w:vAlign w:val="bottom"/>
          </w:tcPr>
          <w:p w14:paraId="393C1853"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16.3 (107/656)</w:t>
            </w:r>
          </w:p>
        </w:tc>
        <w:tc>
          <w:tcPr>
            <w:tcW w:w="1584" w:type="dxa"/>
            <w:vAlign w:val="bottom"/>
          </w:tcPr>
          <w:p w14:paraId="517E0596"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11.6 (65/560)</w:t>
            </w:r>
          </w:p>
        </w:tc>
      </w:tr>
      <w:tr w:rsidR="00FA21D7" w:rsidRPr="004327BE" w14:paraId="04B16B77" w14:textId="77777777" w:rsidTr="00DF4A43">
        <w:trPr>
          <w:trHeight w:val="360"/>
        </w:trPr>
        <w:tc>
          <w:tcPr>
            <w:tcW w:w="2160" w:type="dxa"/>
            <w:vAlign w:val="bottom"/>
          </w:tcPr>
          <w:p w14:paraId="78F27E0D" w14:textId="77777777" w:rsidR="00FA21D7" w:rsidRPr="00D24B42" w:rsidRDefault="00FA21D7" w:rsidP="00AE1B0F">
            <w:pPr>
              <w:rPr>
                <w:rFonts w:asciiTheme="majorBidi" w:hAnsiTheme="majorBidi" w:cstheme="majorBidi"/>
                <w:sz w:val="20"/>
                <w:szCs w:val="20"/>
                <w:vertAlign w:val="superscript"/>
              </w:rPr>
            </w:pPr>
            <w:r>
              <w:rPr>
                <w:rFonts w:asciiTheme="majorBidi" w:hAnsiTheme="majorBidi" w:cstheme="majorBidi"/>
                <w:sz w:val="20"/>
                <w:szCs w:val="20"/>
              </w:rPr>
              <w:t xml:space="preserve">   </w:t>
            </w:r>
            <w:r w:rsidRPr="004327BE">
              <w:rPr>
                <w:rFonts w:asciiTheme="majorBidi" w:hAnsiTheme="majorBidi" w:cstheme="majorBidi"/>
                <w:i/>
                <w:iCs/>
                <w:sz w:val="20"/>
                <w:szCs w:val="20"/>
              </w:rPr>
              <w:t>P</w:t>
            </w:r>
            <w:r>
              <w:rPr>
                <w:rFonts w:asciiTheme="majorBidi" w:hAnsiTheme="majorBidi" w:cstheme="majorBidi"/>
                <w:sz w:val="20"/>
                <w:szCs w:val="20"/>
              </w:rPr>
              <w:t>-value</w:t>
            </w:r>
            <w:r>
              <w:rPr>
                <w:rFonts w:asciiTheme="majorBidi" w:hAnsiTheme="majorBidi" w:cstheme="majorBidi"/>
                <w:sz w:val="20"/>
                <w:szCs w:val="20"/>
                <w:vertAlign w:val="superscript"/>
              </w:rPr>
              <w:t>†</w:t>
            </w:r>
          </w:p>
        </w:tc>
        <w:tc>
          <w:tcPr>
            <w:tcW w:w="1584" w:type="dxa"/>
            <w:vAlign w:val="bottom"/>
          </w:tcPr>
          <w:p w14:paraId="09DABF4C"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0.715</w:t>
            </w:r>
          </w:p>
        </w:tc>
        <w:tc>
          <w:tcPr>
            <w:tcW w:w="1584" w:type="dxa"/>
            <w:vAlign w:val="bottom"/>
          </w:tcPr>
          <w:p w14:paraId="27E982C7"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0.472</w:t>
            </w:r>
          </w:p>
        </w:tc>
        <w:tc>
          <w:tcPr>
            <w:tcW w:w="1584" w:type="dxa"/>
            <w:vAlign w:val="bottom"/>
          </w:tcPr>
          <w:p w14:paraId="444AE0AA"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0.733</w:t>
            </w:r>
          </w:p>
        </w:tc>
        <w:tc>
          <w:tcPr>
            <w:tcW w:w="1584" w:type="dxa"/>
            <w:vAlign w:val="bottom"/>
          </w:tcPr>
          <w:p w14:paraId="0799A178"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lt; 0.001</w:t>
            </w:r>
          </w:p>
        </w:tc>
        <w:tc>
          <w:tcPr>
            <w:tcW w:w="1584" w:type="dxa"/>
            <w:vAlign w:val="bottom"/>
          </w:tcPr>
          <w:p w14:paraId="2BD4258D"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0.104</w:t>
            </w:r>
          </w:p>
        </w:tc>
      </w:tr>
      <w:tr w:rsidR="00FA21D7" w:rsidRPr="004327BE" w14:paraId="3C599356" w14:textId="77777777" w:rsidTr="00DF4A43">
        <w:trPr>
          <w:trHeight w:val="360"/>
        </w:trPr>
        <w:tc>
          <w:tcPr>
            <w:tcW w:w="2160" w:type="dxa"/>
            <w:vAlign w:val="bottom"/>
          </w:tcPr>
          <w:p w14:paraId="25747485" w14:textId="77777777" w:rsidR="00FA21D7" w:rsidRPr="004327BE" w:rsidRDefault="00FA21D7" w:rsidP="00AE1B0F">
            <w:pPr>
              <w:rPr>
                <w:rFonts w:asciiTheme="majorBidi" w:hAnsiTheme="majorBidi" w:cstheme="majorBidi"/>
                <w:b/>
                <w:bCs/>
                <w:sz w:val="20"/>
                <w:szCs w:val="20"/>
              </w:rPr>
            </w:pPr>
            <w:r w:rsidRPr="004327BE">
              <w:rPr>
                <w:rFonts w:asciiTheme="majorBidi" w:hAnsiTheme="majorBidi" w:cstheme="majorBidi"/>
                <w:b/>
                <w:bCs/>
                <w:sz w:val="20"/>
                <w:szCs w:val="20"/>
              </w:rPr>
              <w:t>Positive transition</w:t>
            </w:r>
          </w:p>
        </w:tc>
        <w:tc>
          <w:tcPr>
            <w:tcW w:w="1584" w:type="dxa"/>
            <w:vAlign w:val="bottom"/>
          </w:tcPr>
          <w:p w14:paraId="7FA6E64F" w14:textId="77777777" w:rsidR="00FA21D7" w:rsidRPr="004327BE" w:rsidRDefault="00FA21D7" w:rsidP="00AE1B0F">
            <w:pPr>
              <w:rPr>
                <w:rFonts w:asciiTheme="majorBidi" w:hAnsiTheme="majorBidi" w:cstheme="majorBidi"/>
                <w:sz w:val="20"/>
                <w:szCs w:val="20"/>
              </w:rPr>
            </w:pPr>
          </w:p>
        </w:tc>
        <w:tc>
          <w:tcPr>
            <w:tcW w:w="1584" w:type="dxa"/>
            <w:vAlign w:val="bottom"/>
          </w:tcPr>
          <w:p w14:paraId="40DE564A" w14:textId="77777777" w:rsidR="00FA21D7" w:rsidRPr="004327BE" w:rsidRDefault="00FA21D7" w:rsidP="00AE1B0F">
            <w:pPr>
              <w:rPr>
                <w:rFonts w:asciiTheme="majorBidi" w:hAnsiTheme="majorBidi" w:cstheme="majorBidi"/>
                <w:sz w:val="20"/>
                <w:szCs w:val="20"/>
              </w:rPr>
            </w:pPr>
          </w:p>
        </w:tc>
        <w:tc>
          <w:tcPr>
            <w:tcW w:w="1584" w:type="dxa"/>
            <w:vAlign w:val="bottom"/>
          </w:tcPr>
          <w:p w14:paraId="2CA13CCF" w14:textId="77777777" w:rsidR="00FA21D7" w:rsidRPr="004327BE" w:rsidRDefault="00FA21D7" w:rsidP="00AE1B0F">
            <w:pPr>
              <w:rPr>
                <w:rFonts w:asciiTheme="majorBidi" w:hAnsiTheme="majorBidi" w:cstheme="majorBidi"/>
                <w:sz w:val="20"/>
                <w:szCs w:val="20"/>
              </w:rPr>
            </w:pPr>
          </w:p>
        </w:tc>
        <w:tc>
          <w:tcPr>
            <w:tcW w:w="1584" w:type="dxa"/>
            <w:vAlign w:val="bottom"/>
          </w:tcPr>
          <w:p w14:paraId="40A6A891" w14:textId="77777777" w:rsidR="00FA21D7" w:rsidRPr="004327BE" w:rsidRDefault="00FA21D7" w:rsidP="00AE1B0F">
            <w:pPr>
              <w:rPr>
                <w:rFonts w:asciiTheme="majorBidi" w:hAnsiTheme="majorBidi" w:cstheme="majorBidi"/>
                <w:sz w:val="20"/>
                <w:szCs w:val="20"/>
              </w:rPr>
            </w:pPr>
          </w:p>
        </w:tc>
        <w:tc>
          <w:tcPr>
            <w:tcW w:w="1584" w:type="dxa"/>
            <w:vAlign w:val="bottom"/>
          </w:tcPr>
          <w:p w14:paraId="549D9492" w14:textId="77777777" w:rsidR="00FA21D7" w:rsidRPr="004327BE" w:rsidRDefault="00FA21D7" w:rsidP="00AE1B0F">
            <w:pPr>
              <w:rPr>
                <w:rFonts w:asciiTheme="majorBidi" w:hAnsiTheme="majorBidi" w:cstheme="majorBidi"/>
                <w:sz w:val="20"/>
                <w:szCs w:val="20"/>
              </w:rPr>
            </w:pPr>
          </w:p>
        </w:tc>
      </w:tr>
      <w:tr w:rsidR="00FA21D7" w:rsidRPr="004327BE" w14:paraId="73F2BD12" w14:textId="77777777" w:rsidTr="00DF4A43">
        <w:trPr>
          <w:trHeight w:val="360"/>
        </w:trPr>
        <w:tc>
          <w:tcPr>
            <w:tcW w:w="2160" w:type="dxa"/>
            <w:vAlign w:val="bottom"/>
          </w:tcPr>
          <w:p w14:paraId="53760C1A"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 xml:space="preserve">   Overall</w:t>
            </w:r>
          </w:p>
        </w:tc>
        <w:tc>
          <w:tcPr>
            <w:tcW w:w="1584" w:type="dxa"/>
            <w:vAlign w:val="bottom"/>
          </w:tcPr>
          <w:p w14:paraId="72BB34AF" w14:textId="77777777" w:rsidR="00FA21D7" w:rsidRPr="004327BE" w:rsidRDefault="00FA21D7" w:rsidP="00AE1B0F">
            <w:pPr>
              <w:rPr>
                <w:rFonts w:asciiTheme="majorBidi" w:hAnsiTheme="majorBidi" w:cstheme="majorBidi"/>
                <w:sz w:val="20"/>
                <w:szCs w:val="20"/>
              </w:rPr>
            </w:pPr>
          </w:p>
        </w:tc>
        <w:tc>
          <w:tcPr>
            <w:tcW w:w="1584" w:type="dxa"/>
            <w:vAlign w:val="bottom"/>
          </w:tcPr>
          <w:p w14:paraId="12E1055A"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5.9 (57/962)</w:t>
            </w:r>
          </w:p>
        </w:tc>
        <w:tc>
          <w:tcPr>
            <w:tcW w:w="1584" w:type="dxa"/>
            <w:vAlign w:val="bottom"/>
          </w:tcPr>
          <w:p w14:paraId="5D971733" w14:textId="2CC2A945"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8.6 (88/1</w:t>
            </w:r>
            <w:r w:rsidR="00EE392E">
              <w:rPr>
                <w:rFonts w:asciiTheme="majorBidi" w:hAnsiTheme="majorBidi" w:cstheme="majorBidi"/>
                <w:sz w:val="20"/>
                <w:szCs w:val="20"/>
              </w:rPr>
              <w:t>,</w:t>
            </w:r>
            <w:r>
              <w:rPr>
                <w:rFonts w:asciiTheme="majorBidi" w:hAnsiTheme="majorBidi" w:cstheme="majorBidi"/>
                <w:sz w:val="20"/>
                <w:szCs w:val="20"/>
              </w:rPr>
              <w:t>025)</w:t>
            </w:r>
          </w:p>
        </w:tc>
        <w:tc>
          <w:tcPr>
            <w:tcW w:w="1584" w:type="dxa"/>
            <w:vAlign w:val="bottom"/>
          </w:tcPr>
          <w:p w14:paraId="0861E0A3" w14:textId="42E4918F"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6.9 (73/1</w:t>
            </w:r>
            <w:r w:rsidR="00EE392E">
              <w:rPr>
                <w:rFonts w:asciiTheme="majorBidi" w:hAnsiTheme="majorBidi" w:cstheme="majorBidi"/>
                <w:sz w:val="20"/>
                <w:szCs w:val="20"/>
              </w:rPr>
              <w:t>,</w:t>
            </w:r>
            <w:r>
              <w:rPr>
                <w:rFonts w:asciiTheme="majorBidi" w:hAnsiTheme="majorBidi" w:cstheme="majorBidi"/>
                <w:sz w:val="20"/>
                <w:szCs w:val="20"/>
              </w:rPr>
              <w:t>063)</w:t>
            </w:r>
          </w:p>
        </w:tc>
        <w:tc>
          <w:tcPr>
            <w:tcW w:w="1584" w:type="dxa"/>
            <w:vAlign w:val="bottom"/>
          </w:tcPr>
          <w:p w14:paraId="2DF39047"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4.9 (42/850)</w:t>
            </w:r>
          </w:p>
        </w:tc>
      </w:tr>
      <w:tr w:rsidR="00FA21D7" w:rsidRPr="004327BE" w14:paraId="092E04AD" w14:textId="77777777" w:rsidTr="00DF4A43">
        <w:trPr>
          <w:trHeight w:val="360"/>
        </w:trPr>
        <w:tc>
          <w:tcPr>
            <w:tcW w:w="2160" w:type="dxa"/>
            <w:vAlign w:val="bottom"/>
          </w:tcPr>
          <w:p w14:paraId="424C4E1B"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 xml:space="preserve">   Male</w:t>
            </w:r>
          </w:p>
        </w:tc>
        <w:tc>
          <w:tcPr>
            <w:tcW w:w="1584" w:type="dxa"/>
            <w:vAlign w:val="bottom"/>
          </w:tcPr>
          <w:p w14:paraId="045D3150" w14:textId="77777777" w:rsidR="00FA21D7" w:rsidRPr="004327BE" w:rsidRDefault="00FA21D7" w:rsidP="00AE1B0F">
            <w:pPr>
              <w:rPr>
                <w:rFonts w:asciiTheme="majorBidi" w:hAnsiTheme="majorBidi" w:cstheme="majorBidi"/>
                <w:sz w:val="20"/>
                <w:szCs w:val="20"/>
              </w:rPr>
            </w:pPr>
          </w:p>
        </w:tc>
        <w:tc>
          <w:tcPr>
            <w:tcW w:w="1584" w:type="dxa"/>
            <w:vAlign w:val="bottom"/>
          </w:tcPr>
          <w:p w14:paraId="063972D4"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6.4 (31/488)</w:t>
            </w:r>
          </w:p>
        </w:tc>
        <w:tc>
          <w:tcPr>
            <w:tcW w:w="1584" w:type="dxa"/>
            <w:vAlign w:val="bottom"/>
          </w:tcPr>
          <w:p w14:paraId="64F6DB4C"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8.3 (43/518)</w:t>
            </w:r>
          </w:p>
        </w:tc>
        <w:tc>
          <w:tcPr>
            <w:tcW w:w="1584" w:type="dxa"/>
            <w:vAlign w:val="bottom"/>
          </w:tcPr>
          <w:p w14:paraId="6D47D9DC"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4.3 (23/532)</w:t>
            </w:r>
          </w:p>
        </w:tc>
        <w:tc>
          <w:tcPr>
            <w:tcW w:w="1584" w:type="dxa"/>
            <w:vAlign w:val="bottom"/>
          </w:tcPr>
          <w:p w14:paraId="787DB24C"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4.0 (16/404)</w:t>
            </w:r>
          </w:p>
        </w:tc>
      </w:tr>
      <w:tr w:rsidR="00FA21D7" w:rsidRPr="004327BE" w14:paraId="1B23AACA" w14:textId="77777777" w:rsidTr="00DF4A43">
        <w:trPr>
          <w:trHeight w:val="360"/>
        </w:trPr>
        <w:tc>
          <w:tcPr>
            <w:tcW w:w="2160" w:type="dxa"/>
            <w:vAlign w:val="bottom"/>
          </w:tcPr>
          <w:p w14:paraId="45760616"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 xml:space="preserve">   Female</w:t>
            </w:r>
          </w:p>
        </w:tc>
        <w:tc>
          <w:tcPr>
            <w:tcW w:w="1584" w:type="dxa"/>
            <w:vAlign w:val="bottom"/>
          </w:tcPr>
          <w:p w14:paraId="5BD45E65" w14:textId="77777777" w:rsidR="00FA21D7" w:rsidRPr="004327BE" w:rsidRDefault="00FA21D7" w:rsidP="00AE1B0F">
            <w:pPr>
              <w:rPr>
                <w:rFonts w:asciiTheme="majorBidi" w:hAnsiTheme="majorBidi" w:cstheme="majorBidi"/>
                <w:sz w:val="20"/>
                <w:szCs w:val="20"/>
              </w:rPr>
            </w:pPr>
          </w:p>
        </w:tc>
        <w:tc>
          <w:tcPr>
            <w:tcW w:w="1584" w:type="dxa"/>
            <w:vAlign w:val="bottom"/>
          </w:tcPr>
          <w:p w14:paraId="7D3631D0"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5.5 (26/474)</w:t>
            </w:r>
          </w:p>
        </w:tc>
        <w:tc>
          <w:tcPr>
            <w:tcW w:w="1584" w:type="dxa"/>
            <w:vAlign w:val="bottom"/>
          </w:tcPr>
          <w:p w14:paraId="2321F2B3"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8.9 (45/507)</w:t>
            </w:r>
          </w:p>
        </w:tc>
        <w:tc>
          <w:tcPr>
            <w:tcW w:w="1584" w:type="dxa"/>
            <w:vAlign w:val="bottom"/>
          </w:tcPr>
          <w:p w14:paraId="68687380"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9.4 (50/531)</w:t>
            </w:r>
          </w:p>
        </w:tc>
        <w:tc>
          <w:tcPr>
            <w:tcW w:w="1584" w:type="dxa"/>
            <w:vAlign w:val="bottom"/>
          </w:tcPr>
          <w:p w14:paraId="0A23D15E"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5.8 (26/446)</w:t>
            </w:r>
          </w:p>
        </w:tc>
      </w:tr>
      <w:tr w:rsidR="00FA21D7" w:rsidRPr="004327BE" w14:paraId="358CCEAE" w14:textId="77777777" w:rsidTr="00DF4A43">
        <w:trPr>
          <w:trHeight w:val="360"/>
        </w:trPr>
        <w:tc>
          <w:tcPr>
            <w:tcW w:w="2160" w:type="dxa"/>
            <w:vAlign w:val="bottom"/>
          </w:tcPr>
          <w:p w14:paraId="425BBE3B" w14:textId="77777777" w:rsidR="00FA21D7" w:rsidRPr="00D24B42" w:rsidRDefault="00FA21D7" w:rsidP="00AE1B0F">
            <w:pPr>
              <w:rPr>
                <w:rFonts w:asciiTheme="majorBidi" w:hAnsiTheme="majorBidi" w:cstheme="majorBidi"/>
                <w:sz w:val="20"/>
                <w:szCs w:val="20"/>
                <w:vertAlign w:val="superscript"/>
              </w:rPr>
            </w:pPr>
            <w:r>
              <w:rPr>
                <w:rFonts w:asciiTheme="majorBidi" w:hAnsiTheme="majorBidi" w:cstheme="majorBidi"/>
                <w:sz w:val="20"/>
                <w:szCs w:val="20"/>
              </w:rPr>
              <w:t xml:space="preserve">   </w:t>
            </w:r>
            <w:r w:rsidRPr="004327BE">
              <w:rPr>
                <w:rFonts w:asciiTheme="majorBidi" w:hAnsiTheme="majorBidi" w:cstheme="majorBidi"/>
                <w:i/>
                <w:iCs/>
                <w:sz w:val="20"/>
                <w:szCs w:val="20"/>
              </w:rPr>
              <w:t>P</w:t>
            </w:r>
            <w:r>
              <w:rPr>
                <w:rFonts w:asciiTheme="majorBidi" w:hAnsiTheme="majorBidi" w:cstheme="majorBidi"/>
                <w:sz w:val="20"/>
                <w:szCs w:val="20"/>
              </w:rPr>
              <w:t>-value</w:t>
            </w:r>
            <w:r>
              <w:rPr>
                <w:rFonts w:asciiTheme="majorBidi" w:hAnsiTheme="majorBidi" w:cstheme="majorBidi"/>
                <w:sz w:val="20"/>
                <w:szCs w:val="20"/>
                <w:vertAlign w:val="superscript"/>
              </w:rPr>
              <w:t>†</w:t>
            </w:r>
          </w:p>
        </w:tc>
        <w:tc>
          <w:tcPr>
            <w:tcW w:w="1584" w:type="dxa"/>
            <w:vAlign w:val="bottom"/>
          </w:tcPr>
          <w:p w14:paraId="549DB5C6" w14:textId="77777777" w:rsidR="00FA21D7" w:rsidRPr="004327BE" w:rsidRDefault="00FA21D7" w:rsidP="00AE1B0F">
            <w:pPr>
              <w:rPr>
                <w:rFonts w:asciiTheme="majorBidi" w:hAnsiTheme="majorBidi" w:cstheme="majorBidi"/>
                <w:sz w:val="20"/>
                <w:szCs w:val="20"/>
              </w:rPr>
            </w:pPr>
          </w:p>
        </w:tc>
        <w:tc>
          <w:tcPr>
            <w:tcW w:w="1584" w:type="dxa"/>
            <w:vAlign w:val="bottom"/>
          </w:tcPr>
          <w:p w14:paraId="41534CB0"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0.569</w:t>
            </w:r>
          </w:p>
        </w:tc>
        <w:tc>
          <w:tcPr>
            <w:tcW w:w="1584" w:type="dxa"/>
            <w:vAlign w:val="bottom"/>
          </w:tcPr>
          <w:p w14:paraId="33B1DB06"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0.743</w:t>
            </w:r>
          </w:p>
        </w:tc>
        <w:tc>
          <w:tcPr>
            <w:tcW w:w="1584" w:type="dxa"/>
            <w:vAlign w:val="bottom"/>
          </w:tcPr>
          <w:p w14:paraId="492C3BE9"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0.001</w:t>
            </w:r>
          </w:p>
        </w:tc>
        <w:tc>
          <w:tcPr>
            <w:tcW w:w="1584" w:type="dxa"/>
            <w:vAlign w:val="bottom"/>
          </w:tcPr>
          <w:p w14:paraId="41034577"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0.209</w:t>
            </w:r>
          </w:p>
        </w:tc>
      </w:tr>
      <w:tr w:rsidR="00FA21D7" w:rsidRPr="004327BE" w14:paraId="4C70FD63" w14:textId="77777777" w:rsidTr="00DF4A43">
        <w:trPr>
          <w:trHeight w:val="360"/>
        </w:trPr>
        <w:tc>
          <w:tcPr>
            <w:tcW w:w="2160" w:type="dxa"/>
            <w:vAlign w:val="bottom"/>
          </w:tcPr>
          <w:p w14:paraId="75E1CAFD" w14:textId="77777777" w:rsidR="00FA21D7" w:rsidRPr="004327BE" w:rsidRDefault="00FA21D7" w:rsidP="00AE1B0F">
            <w:pPr>
              <w:rPr>
                <w:rFonts w:asciiTheme="majorBidi" w:hAnsiTheme="majorBidi" w:cstheme="majorBidi"/>
                <w:b/>
                <w:bCs/>
                <w:sz w:val="20"/>
                <w:szCs w:val="20"/>
              </w:rPr>
            </w:pPr>
            <w:r>
              <w:rPr>
                <w:rFonts w:asciiTheme="majorBidi" w:hAnsiTheme="majorBidi" w:cstheme="majorBidi"/>
                <w:b/>
                <w:bCs/>
                <w:sz w:val="20"/>
                <w:szCs w:val="20"/>
              </w:rPr>
              <w:t>Incidence</w:t>
            </w:r>
          </w:p>
        </w:tc>
        <w:tc>
          <w:tcPr>
            <w:tcW w:w="1584" w:type="dxa"/>
            <w:vAlign w:val="bottom"/>
          </w:tcPr>
          <w:p w14:paraId="72354DAF" w14:textId="77777777" w:rsidR="00FA21D7" w:rsidRPr="004327BE" w:rsidRDefault="00FA21D7" w:rsidP="00AE1B0F">
            <w:pPr>
              <w:rPr>
                <w:rFonts w:asciiTheme="majorBidi" w:hAnsiTheme="majorBidi" w:cstheme="majorBidi"/>
                <w:sz w:val="20"/>
                <w:szCs w:val="20"/>
              </w:rPr>
            </w:pPr>
          </w:p>
        </w:tc>
        <w:tc>
          <w:tcPr>
            <w:tcW w:w="1584" w:type="dxa"/>
            <w:vAlign w:val="bottom"/>
          </w:tcPr>
          <w:p w14:paraId="01F2237F" w14:textId="77777777" w:rsidR="00FA21D7" w:rsidRPr="004327BE" w:rsidRDefault="00FA21D7" w:rsidP="00AE1B0F">
            <w:pPr>
              <w:rPr>
                <w:rFonts w:asciiTheme="majorBidi" w:hAnsiTheme="majorBidi" w:cstheme="majorBidi"/>
                <w:sz w:val="20"/>
                <w:szCs w:val="20"/>
              </w:rPr>
            </w:pPr>
          </w:p>
        </w:tc>
        <w:tc>
          <w:tcPr>
            <w:tcW w:w="1584" w:type="dxa"/>
            <w:vAlign w:val="bottom"/>
          </w:tcPr>
          <w:p w14:paraId="4148686C" w14:textId="77777777" w:rsidR="00FA21D7" w:rsidRPr="004327BE" w:rsidRDefault="00FA21D7" w:rsidP="00AE1B0F">
            <w:pPr>
              <w:rPr>
                <w:rFonts w:asciiTheme="majorBidi" w:hAnsiTheme="majorBidi" w:cstheme="majorBidi"/>
                <w:sz w:val="20"/>
                <w:szCs w:val="20"/>
              </w:rPr>
            </w:pPr>
          </w:p>
        </w:tc>
        <w:tc>
          <w:tcPr>
            <w:tcW w:w="1584" w:type="dxa"/>
            <w:vAlign w:val="bottom"/>
          </w:tcPr>
          <w:p w14:paraId="11DAD44D" w14:textId="77777777" w:rsidR="00FA21D7" w:rsidRPr="004327BE" w:rsidRDefault="00FA21D7" w:rsidP="00AE1B0F">
            <w:pPr>
              <w:rPr>
                <w:rFonts w:asciiTheme="majorBidi" w:hAnsiTheme="majorBidi" w:cstheme="majorBidi"/>
                <w:sz w:val="20"/>
                <w:szCs w:val="20"/>
              </w:rPr>
            </w:pPr>
          </w:p>
        </w:tc>
        <w:tc>
          <w:tcPr>
            <w:tcW w:w="1584" w:type="dxa"/>
            <w:vAlign w:val="bottom"/>
          </w:tcPr>
          <w:p w14:paraId="130F4905" w14:textId="77777777" w:rsidR="00FA21D7" w:rsidRPr="004327BE" w:rsidRDefault="00FA21D7" w:rsidP="00AE1B0F">
            <w:pPr>
              <w:rPr>
                <w:rFonts w:asciiTheme="majorBidi" w:hAnsiTheme="majorBidi" w:cstheme="majorBidi"/>
                <w:sz w:val="20"/>
                <w:szCs w:val="20"/>
              </w:rPr>
            </w:pPr>
          </w:p>
        </w:tc>
      </w:tr>
      <w:tr w:rsidR="00FA21D7" w:rsidRPr="004327BE" w14:paraId="14835F13" w14:textId="77777777" w:rsidTr="00DF4A43">
        <w:trPr>
          <w:trHeight w:val="360"/>
        </w:trPr>
        <w:tc>
          <w:tcPr>
            <w:tcW w:w="2160" w:type="dxa"/>
            <w:vAlign w:val="bottom"/>
          </w:tcPr>
          <w:p w14:paraId="25B59E20"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 xml:space="preserve">   Overall</w:t>
            </w:r>
          </w:p>
        </w:tc>
        <w:tc>
          <w:tcPr>
            <w:tcW w:w="1584" w:type="dxa"/>
            <w:vAlign w:val="bottom"/>
          </w:tcPr>
          <w:p w14:paraId="437FFF53" w14:textId="77777777" w:rsidR="00FA21D7" w:rsidRPr="004327BE" w:rsidRDefault="00FA21D7" w:rsidP="00AE1B0F">
            <w:pPr>
              <w:rPr>
                <w:rFonts w:asciiTheme="majorBidi" w:hAnsiTheme="majorBidi" w:cstheme="majorBidi"/>
                <w:sz w:val="20"/>
                <w:szCs w:val="20"/>
              </w:rPr>
            </w:pPr>
          </w:p>
        </w:tc>
        <w:tc>
          <w:tcPr>
            <w:tcW w:w="1584" w:type="dxa"/>
            <w:vAlign w:val="bottom"/>
          </w:tcPr>
          <w:p w14:paraId="2072FADB" w14:textId="77777777" w:rsidR="00FA21D7" w:rsidRPr="004327BE" w:rsidRDefault="00FA21D7" w:rsidP="00AE1B0F">
            <w:pPr>
              <w:rPr>
                <w:rFonts w:asciiTheme="majorBidi" w:hAnsiTheme="majorBidi" w:cstheme="majorBidi"/>
                <w:sz w:val="20"/>
                <w:szCs w:val="20"/>
              </w:rPr>
            </w:pPr>
          </w:p>
        </w:tc>
        <w:tc>
          <w:tcPr>
            <w:tcW w:w="1584" w:type="dxa"/>
            <w:vAlign w:val="bottom"/>
          </w:tcPr>
          <w:p w14:paraId="760E6604"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6.9 (60/865)</w:t>
            </w:r>
          </w:p>
        </w:tc>
        <w:tc>
          <w:tcPr>
            <w:tcW w:w="1584" w:type="dxa"/>
            <w:vAlign w:val="bottom"/>
          </w:tcPr>
          <w:p w14:paraId="216CAC14"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5.7 (42/743)</w:t>
            </w:r>
          </w:p>
        </w:tc>
        <w:tc>
          <w:tcPr>
            <w:tcW w:w="1584" w:type="dxa"/>
            <w:vAlign w:val="bottom"/>
          </w:tcPr>
          <w:p w14:paraId="61124239"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3.0 (16/539)</w:t>
            </w:r>
          </w:p>
        </w:tc>
      </w:tr>
      <w:tr w:rsidR="00FA21D7" w:rsidRPr="004327BE" w14:paraId="2EDEB122" w14:textId="77777777" w:rsidTr="00DF4A43">
        <w:trPr>
          <w:trHeight w:val="360"/>
        </w:trPr>
        <w:tc>
          <w:tcPr>
            <w:tcW w:w="2160" w:type="dxa"/>
            <w:vAlign w:val="bottom"/>
          </w:tcPr>
          <w:p w14:paraId="0EE311A1"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 xml:space="preserve">   Male</w:t>
            </w:r>
          </w:p>
        </w:tc>
        <w:tc>
          <w:tcPr>
            <w:tcW w:w="1584" w:type="dxa"/>
            <w:vAlign w:val="bottom"/>
          </w:tcPr>
          <w:p w14:paraId="38280A08" w14:textId="77777777" w:rsidR="00FA21D7" w:rsidRPr="004327BE" w:rsidRDefault="00FA21D7" w:rsidP="00AE1B0F">
            <w:pPr>
              <w:rPr>
                <w:rFonts w:asciiTheme="majorBidi" w:hAnsiTheme="majorBidi" w:cstheme="majorBidi"/>
                <w:sz w:val="20"/>
                <w:szCs w:val="20"/>
              </w:rPr>
            </w:pPr>
          </w:p>
        </w:tc>
        <w:tc>
          <w:tcPr>
            <w:tcW w:w="1584" w:type="dxa"/>
            <w:vAlign w:val="bottom"/>
          </w:tcPr>
          <w:p w14:paraId="7315A5C0" w14:textId="77777777" w:rsidR="00FA21D7" w:rsidRPr="004327BE" w:rsidRDefault="00FA21D7" w:rsidP="00AE1B0F">
            <w:pPr>
              <w:rPr>
                <w:rFonts w:asciiTheme="majorBidi" w:hAnsiTheme="majorBidi" w:cstheme="majorBidi"/>
                <w:sz w:val="20"/>
                <w:szCs w:val="20"/>
              </w:rPr>
            </w:pPr>
          </w:p>
        </w:tc>
        <w:tc>
          <w:tcPr>
            <w:tcW w:w="1584" w:type="dxa"/>
            <w:vAlign w:val="bottom"/>
          </w:tcPr>
          <w:p w14:paraId="2084B694"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6.7 (29/435)</w:t>
            </w:r>
          </w:p>
        </w:tc>
        <w:tc>
          <w:tcPr>
            <w:tcW w:w="1584" w:type="dxa"/>
            <w:vAlign w:val="bottom"/>
          </w:tcPr>
          <w:p w14:paraId="1E5D211D"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3.0 (11/365)</w:t>
            </w:r>
          </w:p>
        </w:tc>
        <w:tc>
          <w:tcPr>
            <w:tcW w:w="1584" w:type="dxa"/>
            <w:vAlign w:val="bottom"/>
          </w:tcPr>
          <w:p w14:paraId="75CC04BD"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1.6 (4/249)</w:t>
            </w:r>
          </w:p>
        </w:tc>
      </w:tr>
      <w:tr w:rsidR="00FA21D7" w:rsidRPr="004327BE" w14:paraId="38678CFD" w14:textId="77777777" w:rsidTr="00DF4A43">
        <w:trPr>
          <w:trHeight w:val="360"/>
        </w:trPr>
        <w:tc>
          <w:tcPr>
            <w:tcW w:w="2160" w:type="dxa"/>
            <w:vAlign w:val="bottom"/>
          </w:tcPr>
          <w:p w14:paraId="303E438A"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 xml:space="preserve">   Female</w:t>
            </w:r>
          </w:p>
        </w:tc>
        <w:tc>
          <w:tcPr>
            <w:tcW w:w="1584" w:type="dxa"/>
            <w:vAlign w:val="bottom"/>
          </w:tcPr>
          <w:p w14:paraId="5FB1C4F8" w14:textId="77777777" w:rsidR="00FA21D7" w:rsidRPr="004327BE" w:rsidRDefault="00FA21D7" w:rsidP="00AE1B0F">
            <w:pPr>
              <w:rPr>
                <w:rFonts w:asciiTheme="majorBidi" w:hAnsiTheme="majorBidi" w:cstheme="majorBidi"/>
                <w:sz w:val="20"/>
                <w:szCs w:val="20"/>
              </w:rPr>
            </w:pPr>
          </w:p>
        </w:tc>
        <w:tc>
          <w:tcPr>
            <w:tcW w:w="1584" w:type="dxa"/>
            <w:vAlign w:val="bottom"/>
          </w:tcPr>
          <w:p w14:paraId="41DE5501" w14:textId="77777777" w:rsidR="00FA21D7" w:rsidRPr="004327BE" w:rsidRDefault="00FA21D7" w:rsidP="00AE1B0F">
            <w:pPr>
              <w:rPr>
                <w:rFonts w:asciiTheme="majorBidi" w:hAnsiTheme="majorBidi" w:cstheme="majorBidi"/>
                <w:sz w:val="20"/>
                <w:szCs w:val="20"/>
              </w:rPr>
            </w:pPr>
          </w:p>
        </w:tc>
        <w:tc>
          <w:tcPr>
            <w:tcW w:w="1584" w:type="dxa"/>
            <w:vAlign w:val="bottom"/>
          </w:tcPr>
          <w:p w14:paraId="096FEB52"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7.2 (31/430)</w:t>
            </w:r>
          </w:p>
        </w:tc>
        <w:tc>
          <w:tcPr>
            <w:tcW w:w="1584" w:type="dxa"/>
            <w:vAlign w:val="bottom"/>
          </w:tcPr>
          <w:p w14:paraId="25A3681B"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8.2 (31/378)</w:t>
            </w:r>
          </w:p>
        </w:tc>
        <w:tc>
          <w:tcPr>
            <w:tcW w:w="1584" w:type="dxa"/>
            <w:vAlign w:val="bottom"/>
          </w:tcPr>
          <w:p w14:paraId="08DD99F2"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4.1 (12/290)</w:t>
            </w:r>
          </w:p>
        </w:tc>
      </w:tr>
      <w:tr w:rsidR="00FA21D7" w:rsidRPr="004327BE" w14:paraId="03DFCC5E" w14:textId="77777777" w:rsidTr="00DF4A43">
        <w:trPr>
          <w:trHeight w:val="360"/>
        </w:trPr>
        <w:tc>
          <w:tcPr>
            <w:tcW w:w="2160" w:type="dxa"/>
            <w:vAlign w:val="bottom"/>
          </w:tcPr>
          <w:p w14:paraId="7798A8F6" w14:textId="77777777" w:rsidR="00FA21D7" w:rsidRPr="00D24B42" w:rsidRDefault="00FA21D7" w:rsidP="00AE1B0F">
            <w:pPr>
              <w:rPr>
                <w:rFonts w:asciiTheme="majorBidi" w:hAnsiTheme="majorBidi" w:cstheme="majorBidi"/>
                <w:sz w:val="20"/>
                <w:szCs w:val="20"/>
                <w:vertAlign w:val="superscript"/>
              </w:rPr>
            </w:pPr>
            <w:r>
              <w:rPr>
                <w:rFonts w:asciiTheme="majorBidi" w:hAnsiTheme="majorBidi" w:cstheme="majorBidi"/>
                <w:sz w:val="20"/>
                <w:szCs w:val="20"/>
              </w:rPr>
              <w:t xml:space="preserve">   </w:t>
            </w:r>
            <w:r w:rsidRPr="004327BE">
              <w:rPr>
                <w:rFonts w:asciiTheme="majorBidi" w:hAnsiTheme="majorBidi" w:cstheme="majorBidi"/>
                <w:i/>
                <w:iCs/>
                <w:sz w:val="20"/>
                <w:szCs w:val="20"/>
              </w:rPr>
              <w:t>P</w:t>
            </w:r>
            <w:r>
              <w:rPr>
                <w:rFonts w:asciiTheme="majorBidi" w:hAnsiTheme="majorBidi" w:cstheme="majorBidi"/>
                <w:sz w:val="20"/>
                <w:szCs w:val="20"/>
              </w:rPr>
              <w:t>-value</w:t>
            </w:r>
            <w:r>
              <w:rPr>
                <w:rFonts w:asciiTheme="majorBidi" w:hAnsiTheme="majorBidi" w:cstheme="majorBidi"/>
                <w:sz w:val="20"/>
                <w:szCs w:val="20"/>
                <w:vertAlign w:val="superscript"/>
              </w:rPr>
              <w:t>†</w:t>
            </w:r>
          </w:p>
        </w:tc>
        <w:tc>
          <w:tcPr>
            <w:tcW w:w="1584" w:type="dxa"/>
            <w:vAlign w:val="bottom"/>
          </w:tcPr>
          <w:p w14:paraId="3696EA84" w14:textId="77777777" w:rsidR="00FA21D7" w:rsidRPr="004327BE" w:rsidRDefault="00FA21D7" w:rsidP="00AE1B0F">
            <w:pPr>
              <w:rPr>
                <w:rFonts w:asciiTheme="majorBidi" w:hAnsiTheme="majorBidi" w:cstheme="majorBidi"/>
                <w:sz w:val="20"/>
                <w:szCs w:val="20"/>
              </w:rPr>
            </w:pPr>
          </w:p>
        </w:tc>
        <w:tc>
          <w:tcPr>
            <w:tcW w:w="1584" w:type="dxa"/>
            <w:vAlign w:val="bottom"/>
          </w:tcPr>
          <w:p w14:paraId="56AF9B40" w14:textId="77777777" w:rsidR="00FA21D7" w:rsidRPr="004327BE" w:rsidRDefault="00FA21D7" w:rsidP="00AE1B0F">
            <w:pPr>
              <w:rPr>
                <w:rFonts w:asciiTheme="majorBidi" w:hAnsiTheme="majorBidi" w:cstheme="majorBidi"/>
                <w:sz w:val="20"/>
                <w:szCs w:val="20"/>
              </w:rPr>
            </w:pPr>
          </w:p>
        </w:tc>
        <w:tc>
          <w:tcPr>
            <w:tcW w:w="1584" w:type="dxa"/>
            <w:vAlign w:val="bottom"/>
          </w:tcPr>
          <w:p w14:paraId="29E3C32A"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0.754</w:t>
            </w:r>
          </w:p>
        </w:tc>
        <w:tc>
          <w:tcPr>
            <w:tcW w:w="1584" w:type="dxa"/>
            <w:vAlign w:val="bottom"/>
          </w:tcPr>
          <w:p w14:paraId="21C2DEBA"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0.002</w:t>
            </w:r>
          </w:p>
        </w:tc>
        <w:tc>
          <w:tcPr>
            <w:tcW w:w="1584" w:type="dxa"/>
            <w:vAlign w:val="bottom"/>
          </w:tcPr>
          <w:p w14:paraId="4BE74F73" w14:textId="77777777" w:rsidR="00FA21D7" w:rsidRPr="00D24B42" w:rsidRDefault="00FA21D7" w:rsidP="00AE1B0F">
            <w:pPr>
              <w:rPr>
                <w:rFonts w:asciiTheme="majorBidi" w:hAnsiTheme="majorBidi" w:cstheme="majorBidi"/>
                <w:sz w:val="20"/>
                <w:szCs w:val="20"/>
                <w:vertAlign w:val="superscript"/>
              </w:rPr>
            </w:pPr>
            <w:r>
              <w:rPr>
                <w:rFonts w:asciiTheme="majorBidi" w:hAnsiTheme="majorBidi" w:cstheme="majorBidi"/>
                <w:sz w:val="20"/>
                <w:szCs w:val="20"/>
              </w:rPr>
              <w:t>0.125</w:t>
            </w:r>
          </w:p>
        </w:tc>
      </w:tr>
      <w:tr w:rsidR="00FA21D7" w:rsidRPr="004327BE" w14:paraId="00442A87" w14:textId="77777777" w:rsidTr="00DF4A43">
        <w:trPr>
          <w:trHeight w:val="360"/>
        </w:trPr>
        <w:tc>
          <w:tcPr>
            <w:tcW w:w="2160" w:type="dxa"/>
            <w:vAlign w:val="bottom"/>
          </w:tcPr>
          <w:p w14:paraId="3BAFE09B" w14:textId="77777777" w:rsidR="00FA21D7" w:rsidRPr="004327BE" w:rsidRDefault="00FA21D7" w:rsidP="00AE1B0F">
            <w:pPr>
              <w:rPr>
                <w:rFonts w:asciiTheme="majorBidi" w:hAnsiTheme="majorBidi" w:cstheme="majorBidi"/>
                <w:b/>
                <w:bCs/>
                <w:sz w:val="20"/>
                <w:szCs w:val="20"/>
              </w:rPr>
            </w:pPr>
            <w:r>
              <w:rPr>
                <w:rFonts w:asciiTheme="majorBidi" w:hAnsiTheme="majorBidi" w:cstheme="majorBidi"/>
                <w:b/>
                <w:bCs/>
                <w:sz w:val="20"/>
                <w:szCs w:val="20"/>
              </w:rPr>
              <w:t>Negative</w:t>
            </w:r>
            <w:r w:rsidRPr="004327BE">
              <w:rPr>
                <w:rFonts w:asciiTheme="majorBidi" w:hAnsiTheme="majorBidi" w:cstheme="majorBidi"/>
                <w:b/>
                <w:bCs/>
                <w:sz w:val="20"/>
                <w:szCs w:val="20"/>
              </w:rPr>
              <w:t xml:space="preserve"> transition</w:t>
            </w:r>
          </w:p>
        </w:tc>
        <w:tc>
          <w:tcPr>
            <w:tcW w:w="1584" w:type="dxa"/>
            <w:vAlign w:val="bottom"/>
          </w:tcPr>
          <w:p w14:paraId="65486576" w14:textId="77777777" w:rsidR="00FA21D7" w:rsidRPr="004327BE" w:rsidRDefault="00FA21D7" w:rsidP="00AE1B0F">
            <w:pPr>
              <w:rPr>
                <w:rFonts w:asciiTheme="majorBidi" w:hAnsiTheme="majorBidi" w:cstheme="majorBidi"/>
                <w:sz w:val="20"/>
                <w:szCs w:val="20"/>
              </w:rPr>
            </w:pPr>
          </w:p>
        </w:tc>
        <w:tc>
          <w:tcPr>
            <w:tcW w:w="1584" w:type="dxa"/>
            <w:vAlign w:val="bottom"/>
          </w:tcPr>
          <w:p w14:paraId="256940D4" w14:textId="77777777" w:rsidR="00FA21D7" w:rsidRPr="004327BE" w:rsidRDefault="00FA21D7" w:rsidP="00AE1B0F">
            <w:pPr>
              <w:rPr>
                <w:rFonts w:asciiTheme="majorBidi" w:hAnsiTheme="majorBidi" w:cstheme="majorBidi"/>
                <w:sz w:val="20"/>
                <w:szCs w:val="20"/>
              </w:rPr>
            </w:pPr>
          </w:p>
        </w:tc>
        <w:tc>
          <w:tcPr>
            <w:tcW w:w="1584" w:type="dxa"/>
            <w:vAlign w:val="bottom"/>
          </w:tcPr>
          <w:p w14:paraId="51E8BA24" w14:textId="77777777" w:rsidR="00FA21D7" w:rsidRPr="004327BE" w:rsidRDefault="00FA21D7" w:rsidP="00AE1B0F">
            <w:pPr>
              <w:rPr>
                <w:rFonts w:asciiTheme="majorBidi" w:hAnsiTheme="majorBidi" w:cstheme="majorBidi"/>
                <w:sz w:val="20"/>
                <w:szCs w:val="20"/>
              </w:rPr>
            </w:pPr>
          </w:p>
        </w:tc>
        <w:tc>
          <w:tcPr>
            <w:tcW w:w="1584" w:type="dxa"/>
            <w:vAlign w:val="bottom"/>
          </w:tcPr>
          <w:p w14:paraId="6839C899" w14:textId="77777777" w:rsidR="00FA21D7" w:rsidRPr="004327BE" w:rsidRDefault="00FA21D7" w:rsidP="00AE1B0F">
            <w:pPr>
              <w:rPr>
                <w:rFonts w:asciiTheme="majorBidi" w:hAnsiTheme="majorBidi" w:cstheme="majorBidi"/>
                <w:sz w:val="20"/>
                <w:szCs w:val="20"/>
              </w:rPr>
            </w:pPr>
          </w:p>
        </w:tc>
        <w:tc>
          <w:tcPr>
            <w:tcW w:w="1584" w:type="dxa"/>
            <w:vAlign w:val="bottom"/>
          </w:tcPr>
          <w:p w14:paraId="0BD18767" w14:textId="77777777" w:rsidR="00FA21D7" w:rsidRPr="004327BE" w:rsidRDefault="00FA21D7" w:rsidP="00AE1B0F">
            <w:pPr>
              <w:rPr>
                <w:rFonts w:asciiTheme="majorBidi" w:hAnsiTheme="majorBidi" w:cstheme="majorBidi"/>
                <w:sz w:val="20"/>
                <w:szCs w:val="20"/>
              </w:rPr>
            </w:pPr>
          </w:p>
        </w:tc>
      </w:tr>
      <w:tr w:rsidR="00FA21D7" w:rsidRPr="004327BE" w14:paraId="5011BD7F" w14:textId="77777777" w:rsidTr="00DF4A43">
        <w:trPr>
          <w:trHeight w:val="360"/>
        </w:trPr>
        <w:tc>
          <w:tcPr>
            <w:tcW w:w="2160" w:type="dxa"/>
            <w:vAlign w:val="bottom"/>
          </w:tcPr>
          <w:p w14:paraId="522021AF"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 xml:space="preserve">   Overall</w:t>
            </w:r>
          </w:p>
        </w:tc>
        <w:tc>
          <w:tcPr>
            <w:tcW w:w="1584" w:type="dxa"/>
            <w:vAlign w:val="bottom"/>
          </w:tcPr>
          <w:p w14:paraId="35B90999" w14:textId="77777777" w:rsidR="00FA21D7" w:rsidRPr="004327BE" w:rsidRDefault="00FA21D7" w:rsidP="00AE1B0F">
            <w:pPr>
              <w:rPr>
                <w:rFonts w:asciiTheme="majorBidi" w:hAnsiTheme="majorBidi" w:cstheme="majorBidi"/>
                <w:sz w:val="20"/>
                <w:szCs w:val="20"/>
              </w:rPr>
            </w:pPr>
          </w:p>
        </w:tc>
        <w:tc>
          <w:tcPr>
            <w:tcW w:w="1584" w:type="dxa"/>
            <w:vAlign w:val="bottom"/>
          </w:tcPr>
          <w:p w14:paraId="16B1FE56"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56.9 (103/181)</w:t>
            </w:r>
          </w:p>
        </w:tc>
        <w:tc>
          <w:tcPr>
            <w:tcW w:w="1584" w:type="dxa"/>
            <w:vAlign w:val="bottom"/>
          </w:tcPr>
          <w:p w14:paraId="4576F538"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43.8 (56/128)</w:t>
            </w:r>
          </w:p>
        </w:tc>
        <w:tc>
          <w:tcPr>
            <w:tcW w:w="1584" w:type="dxa"/>
            <w:vAlign w:val="bottom"/>
          </w:tcPr>
          <w:p w14:paraId="7FAA4639"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57.5 (96/167)</w:t>
            </w:r>
          </w:p>
        </w:tc>
        <w:tc>
          <w:tcPr>
            <w:tcW w:w="1584" w:type="dxa"/>
            <w:vAlign w:val="bottom"/>
          </w:tcPr>
          <w:p w14:paraId="4254F397"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58.1 (72/124)</w:t>
            </w:r>
          </w:p>
        </w:tc>
      </w:tr>
      <w:tr w:rsidR="00FA21D7" w:rsidRPr="004327BE" w14:paraId="55C2EB0E" w14:textId="77777777" w:rsidTr="00DF4A43">
        <w:trPr>
          <w:trHeight w:val="360"/>
        </w:trPr>
        <w:tc>
          <w:tcPr>
            <w:tcW w:w="2160" w:type="dxa"/>
            <w:vAlign w:val="bottom"/>
          </w:tcPr>
          <w:p w14:paraId="539FA294"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 xml:space="preserve">   Male</w:t>
            </w:r>
          </w:p>
        </w:tc>
        <w:tc>
          <w:tcPr>
            <w:tcW w:w="1584" w:type="dxa"/>
            <w:vAlign w:val="bottom"/>
          </w:tcPr>
          <w:p w14:paraId="2E2CE1C2" w14:textId="77777777" w:rsidR="00FA21D7" w:rsidRPr="004327BE" w:rsidRDefault="00FA21D7" w:rsidP="00AE1B0F">
            <w:pPr>
              <w:rPr>
                <w:rFonts w:asciiTheme="majorBidi" w:hAnsiTheme="majorBidi" w:cstheme="majorBidi"/>
                <w:sz w:val="20"/>
                <w:szCs w:val="20"/>
              </w:rPr>
            </w:pPr>
          </w:p>
        </w:tc>
        <w:tc>
          <w:tcPr>
            <w:tcW w:w="1584" w:type="dxa"/>
            <w:vAlign w:val="bottom"/>
          </w:tcPr>
          <w:p w14:paraId="0ADD88BA"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55.4 (51/92)</w:t>
            </w:r>
          </w:p>
        </w:tc>
        <w:tc>
          <w:tcPr>
            <w:tcW w:w="1584" w:type="dxa"/>
            <w:vAlign w:val="bottom"/>
          </w:tcPr>
          <w:p w14:paraId="6FD2F25A"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45.8 (33/72)</w:t>
            </w:r>
          </w:p>
        </w:tc>
        <w:tc>
          <w:tcPr>
            <w:tcW w:w="1584" w:type="dxa"/>
            <w:vAlign w:val="bottom"/>
          </w:tcPr>
          <w:p w14:paraId="0AA85C09"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65.4 (53/81)</w:t>
            </w:r>
          </w:p>
        </w:tc>
        <w:tc>
          <w:tcPr>
            <w:tcW w:w="1584" w:type="dxa"/>
            <w:vAlign w:val="bottom"/>
          </w:tcPr>
          <w:p w14:paraId="77DF8A20"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51.3 (20/39)</w:t>
            </w:r>
          </w:p>
        </w:tc>
      </w:tr>
      <w:tr w:rsidR="00FA21D7" w:rsidRPr="004327BE" w14:paraId="05379E1B" w14:textId="77777777" w:rsidTr="00DF4A43">
        <w:trPr>
          <w:trHeight w:val="360"/>
        </w:trPr>
        <w:tc>
          <w:tcPr>
            <w:tcW w:w="2160" w:type="dxa"/>
            <w:vAlign w:val="bottom"/>
          </w:tcPr>
          <w:p w14:paraId="31C054A0"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 xml:space="preserve">   Female</w:t>
            </w:r>
          </w:p>
        </w:tc>
        <w:tc>
          <w:tcPr>
            <w:tcW w:w="1584" w:type="dxa"/>
            <w:vAlign w:val="bottom"/>
          </w:tcPr>
          <w:p w14:paraId="3A7B3E1D" w14:textId="77777777" w:rsidR="00FA21D7" w:rsidRPr="004327BE" w:rsidRDefault="00FA21D7" w:rsidP="00AE1B0F">
            <w:pPr>
              <w:rPr>
                <w:rFonts w:asciiTheme="majorBidi" w:hAnsiTheme="majorBidi" w:cstheme="majorBidi"/>
                <w:sz w:val="20"/>
                <w:szCs w:val="20"/>
              </w:rPr>
            </w:pPr>
          </w:p>
        </w:tc>
        <w:tc>
          <w:tcPr>
            <w:tcW w:w="1584" w:type="dxa"/>
            <w:vAlign w:val="bottom"/>
          </w:tcPr>
          <w:p w14:paraId="250ABD06"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58.4 (52/89)</w:t>
            </w:r>
          </w:p>
        </w:tc>
        <w:tc>
          <w:tcPr>
            <w:tcW w:w="1584" w:type="dxa"/>
            <w:vAlign w:val="bottom"/>
          </w:tcPr>
          <w:p w14:paraId="28024488"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41.1 (23/56)</w:t>
            </w:r>
          </w:p>
        </w:tc>
        <w:tc>
          <w:tcPr>
            <w:tcW w:w="1584" w:type="dxa"/>
            <w:vAlign w:val="bottom"/>
          </w:tcPr>
          <w:p w14:paraId="7A0BD577"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50.0 (43/86)</w:t>
            </w:r>
          </w:p>
        </w:tc>
        <w:tc>
          <w:tcPr>
            <w:tcW w:w="1584" w:type="dxa"/>
            <w:vAlign w:val="bottom"/>
          </w:tcPr>
          <w:p w14:paraId="3309420C"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61.2 (52/85)</w:t>
            </w:r>
          </w:p>
        </w:tc>
      </w:tr>
      <w:tr w:rsidR="00FA21D7" w:rsidRPr="004327BE" w14:paraId="6F026E94" w14:textId="77777777" w:rsidTr="00DF4A43">
        <w:trPr>
          <w:trHeight w:val="360"/>
        </w:trPr>
        <w:tc>
          <w:tcPr>
            <w:tcW w:w="2160" w:type="dxa"/>
            <w:vAlign w:val="bottom"/>
          </w:tcPr>
          <w:p w14:paraId="41B919D2" w14:textId="77777777" w:rsidR="00FA21D7" w:rsidRPr="00D24B42" w:rsidRDefault="00FA21D7" w:rsidP="00AE1B0F">
            <w:pPr>
              <w:rPr>
                <w:rFonts w:asciiTheme="majorBidi" w:hAnsiTheme="majorBidi" w:cstheme="majorBidi"/>
                <w:sz w:val="20"/>
                <w:szCs w:val="20"/>
                <w:vertAlign w:val="superscript"/>
              </w:rPr>
            </w:pPr>
            <w:r>
              <w:rPr>
                <w:rFonts w:asciiTheme="majorBidi" w:hAnsiTheme="majorBidi" w:cstheme="majorBidi"/>
                <w:sz w:val="20"/>
                <w:szCs w:val="20"/>
              </w:rPr>
              <w:t xml:space="preserve">   </w:t>
            </w:r>
            <w:r w:rsidRPr="004327BE">
              <w:rPr>
                <w:rFonts w:asciiTheme="majorBidi" w:hAnsiTheme="majorBidi" w:cstheme="majorBidi"/>
                <w:i/>
                <w:iCs/>
                <w:sz w:val="20"/>
                <w:szCs w:val="20"/>
              </w:rPr>
              <w:t>P</w:t>
            </w:r>
            <w:r>
              <w:rPr>
                <w:rFonts w:asciiTheme="majorBidi" w:hAnsiTheme="majorBidi" w:cstheme="majorBidi"/>
                <w:sz w:val="20"/>
                <w:szCs w:val="20"/>
              </w:rPr>
              <w:t>-value</w:t>
            </w:r>
            <w:r>
              <w:rPr>
                <w:rFonts w:asciiTheme="majorBidi" w:hAnsiTheme="majorBidi" w:cstheme="majorBidi"/>
                <w:sz w:val="20"/>
                <w:szCs w:val="20"/>
                <w:vertAlign w:val="superscript"/>
              </w:rPr>
              <w:t>†</w:t>
            </w:r>
          </w:p>
        </w:tc>
        <w:tc>
          <w:tcPr>
            <w:tcW w:w="1584" w:type="dxa"/>
            <w:vAlign w:val="bottom"/>
          </w:tcPr>
          <w:p w14:paraId="752066FA" w14:textId="77777777" w:rsidR="00FA21D7" w:rsidRPr="004327BE" w:rsidRDefault="00FA21D7" w:rsidP="00AE1B0F">
            <w:pPr>
              <w:rPr>
                <w:rFonts w:asciiTheme="majorBidi" w:hAnsiTheme="majorBidi" w:cstheme="majorBidi"/>
                <w:sz w:val="20"/>
                <w:szCs w:val="20"/>
              </w:rPr>
            </w:pPr>
          </w:p>
        </w:tc>
        <w:tc>
          <w:tcPr>
            <w:tcW w:w="1584" w:type="dxa"/>
            <w:vAlign w:val="bottom"/>
          </w:tcPr>
          <w:p w14:paraId="771B6EEA"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0.685</w:t>
            </w:r>
          </w:p>
        </w:tc>
        <w:tc>
          <w:tcPr>
            <w:tcW w:w="1584" w:type="dxa"/>
            <w:vAlign w:val="bottom"/>
          </w:tcPr>
          <w:p w14:paraId="727B0F00"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0.590</w:t>
            </w:r>
          </w:p>
        </w:tc>
        <w:tc>
          <w:tcPr>
            <w:tcW w:w="1584" w:type="dxa"/>
            <w:vAlign w:val="bottom"/>
          </w:tcPr>
          <w:p w14:paraId="75FB66E9"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0.044</w:t>
            </w:r>
          </w:p>
        </w:tc>
        <w:tc>
          <w:tcPr>
            <w:tcW w:w="1584" w:type="dxa"/>
            <w:vAlign w:val="bottom"/>
          </w:tcPr>
          <w:p w14:paraId="48A7F8D9"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0.300</w:t>
            </w:r>
          </w:p>
        </w:tc>
      </w:tr>
      <w:tr w:rsidR="00FA21D7" w:rsidRPr="004327BE" w14:paraId="7FF28FA1" w14:textId="77777777" w:rsidTr="00DF4A43">
        <w:trPr>
          <w:trHeight w:val="360"/>
        </w:trPr>
        <w:tc>
          <w:tcPr>
            <w:tcW w:w="2160" w:type="dxa"/>
            <w:vAlign w:val="bottom"/>
          </w:tcPr>
          <w:p w14:paraId="4B590420" w14:textId="77777777" w:rsidR="00FA21D7" w:rsidRPr="004327BE" w:rsidRDefault="00FA21D7" w:rsidP="00AE1B0F">
            <w:pPr>
              <w:rPr>
                <w:rFonts w:asciiTheme="majorBidi" w:hAnsiTheme="majorBidi" w:cstheme="majorBidi"/>
                <w:b/>
                <w:bCs/>
                <w:sz w:val="20"/>
                <w:szCs w:val="20"/>
              </w:rPr>
            </w:pPr>
            <w:r>
              <w:rPr>
                <w:rFonts w:asciiTheme="majorBidi" w:hAnsiTheme="majorBidi" w:cstheme="majorBidi"/>
                <w:b/>
                <w:bCs/>
                <w:sz w:val="20"/>
                <w:szCs w:val="20"/>
              </w:rPr>
              <w:t>Remission</w:t>
            </w:r>
          </w:p>
        </w:tc>
        <w:tc>
          <w:tcPr>
            <w:tcW w:w="1584" w:type="dxa"/>
            <w:vAlign w:val="bottom"/>
          </w:tcPr>
          <w:p w14:paraId="310009E1" w14:textId="77777777" w:rsidR="00FA21D7" w:rsidRPr="004327BE" w:rsidRDefault="00FA21D7" w:rsidP="00AE1B0F">
            <w:pPr>
              <w:rPr>
                <w:rFonts w:asciiTheme="majorBidi" w:hAnsiTheme="majorBidi" w:cstheme="majorBidi"/>
                <w:sz w:val="20"/>
                <w:szCs w:val="20"/>
              </w:rPr>
            </w:pPr>
          </w:p>
        </w:tc>
        <w:tc>
          <w:tcPr>
            <w:tcW w:w="1584" w:type="dxa"/>
            <w:vAlign w:val="bottom"/>
          </w:tcPr>
          <w:p w14:paraId="6987D6CD" w14:textId="77777777" w:rsidR="00FA21D7" w:rsidRPr="004327BE" w:rsidRDefault="00FA21D7" w:rsidP="00AE1B0F">
            <w:pPr>
              <w:rPr>
                <w:rFonts w:asciiTheme="majorBidi" w:hAnsiTheme="majorBidi" w:cstheme="majorBidi"/>
                <w:sz w:val="20"/>
                <w:szCs w:val="20"/>
              </w:rPr>
            </w:pPr>
          </w:p>
        </w:tc>
        <w:tc>
          <w:tcPr>
            <w:tcW w:w="1584" w:type="dxa"/>
            <w:vAlign w:val="bottom"/>
          </w:tcPr>
          <w:p w14:paraId="1B485D0D" w14:textId="77777777" w:rsidR="00FA21D7" w:rsidRPr="004327BE" w:rsidRDefault="00FA21D7" w:rsidP="00AE1B0F">
            <w:pPr>
              <w:rPr>
                <w:rFonts w:asciiTheme="majorBidi" w:hAnsiTheme="majorBidi" w:cstheme="majorBidi"/>
                <w:sz w:val="20"/>
                <w:szCs w:val="20"/>
              </w:rPr>
            </w:pPr>
          </w:p>
        </w:tc>
        <w:tc>
          <w:tcPr>
            <w:tcW w:w="1584" w:type="dxa"/>
            <w:vAlign w:val="bottom"/>
          </w:tcPr>
          <w:p w14:paraId="422688C0" w14:textId="77777777" w:rsidR="00FA21D7" w:rsidRPr="004327BE" w:rsidRDefault="00FA21D7" w:rsidP="00AE1B0F">
            <w:pPr>
              <w:rPr>
                <w:rFonts w:asciiTheme="majorBidi" w:hAnsiTheme="majorBidi" w:cstheme="majorBidi"/>
                <w:sz w:val="20"/>
                <w:szCs w:val="20"/>
              </w:rPr>
            </w:pPr>
          </w:p>
        </w:tc>
        <w:tc>
          <w:tcPr>
            <w:tcW w:w="1584" w:type="dxa"/>
            <w:vAlign w:val="bottom"/>
          </w:tcPr>
          <w:p w14:paraId="5B58FD19" w14:textId="77777777" w:rsidR="00FA21D7" w:rsidRPr="004327BE" w:rsidRDefault="00FA21D7" w:rsidP="00AE1B0F">
            <w:pPr>
              <w:rPr>
                <w:rFonts w:asciiTheme="majorBidi" w:hAnsiTheme="majorBidi" w:cstheme="majorBidi"/>
                <w:sz w:val="20"/>
                <w:szCs w:val="20"/>
              </w:rPr>
            </w:pPr>
          </w:p>
        </w:tc>
      </w:tr>
      <w:tr w:rsidR="00FA21D7" w:rsidRPr="004327BE" w14:paraId="61878999" w14:textId="77777777" w:rsidTr="00DF4A43">
        <w:trPr>
          <w:trHeight w:val="360"/>
        </w:trPr>
        <w:tc>
          <w:tcPr>
            <w:tcW w:w="2160" w:type="dxa"/>
            <w:vAlign w:val="bottom"/>
          </w:tcPr>
          <w:p w14:paraId="177D14BE"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 xml:space="preserve">   Overall</w:t>
            </w:r>
          </w:p>
        </w:tc>
        <w:tc>
          <w:tcPr>
            <w:tcW w:w="1584" w:type="dxa"/>
            <w:vAlign w:val="bottom"/>
          </w:tcPr>
          <w:p w14:paraId="34917D3D" w14:textId="77777777" w:rsidR="00FA21D7" w:rsidRPr="004327BE" w:rsidRDefault="00FA21D7" w:rsidP="00AE1B0F">
            <w:pPr>
              <w:rPr>
                <w:rFonts w:asciiTheme="majorBidi" w:hAnsiTheme="majorBidi" w:cstheme="majorBidi"/>
                <w:sz w:val="20"/>
                <w:szCs w:val="20"/>
              </w:rPr>
            </w:pPr>
          </w:p>
        </w:tc>
        <w:tc>
          <w:tcPr>
            <w:tcW w:w="1584" w:type="dxa"/>
            <w:vAlign w:val="bottom"/>
          </w:tcPr>
          <w:p w14:paraId="4C7E5A30" w14:textId="77777777" w:rsidR="00FA21D7" w:rsidRPr="004327BE" w:rsidRDefault="00FA21D7" w:rsidP="00AE1B0F">
            <w:pPr>
              <w:rPr>
                <w:rFonts w:asciiTheme="majorBidi" w:hAnsiTheme="majorBidi" w:cstheme="majorBidi"/>
                <w:sz w:val="20"/>
                <w:szCs w:val="20"/>
              </w:rPr>
            </w:pPr>
          </w:p>
        </w:tc>
        <w:tc>
          <w:tcPr>
            <w:tcW w:w="1584" w:type="dxa"/>
            <w:vAlign w:val="bottom"/>
          </w:tcPr>
          <w:p w14:paraId="2656B2CA"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31.4 (22/70)</w:t>
            </w:r>
          </w:p>
        </w:tc>
        <w:tc>
          <w:tcPr>
            <w:tcW w:w="1584" w:type="dxa"/>
            <w:vAlign w:val="bottom"/>
          </w:tcPr>
          <w:p w14:paraId="6715B092"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37.2 (16/43)</w:t>
            </w:r>
          </w:p>
        </w:tc>
        <w:tc>
          <w:tcPr>
            <w:tcW w:w="1584" w:type="dxa"/>
            <w:vAlign w:val="bottom"/>
          </w:tcPr>
          <w:p w14:paraId="4623ABED"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33.3 (7/21)</w:t>
            </w:r>
          </w:p>
        </w:tc>
      </w:tr>
      <w:tr w:rsidR="00FA21D7" w:rsidRPr="004327BE" w14:paraId="1EF4A51A" w14:textId="77777777" w:rsidTr="00DF4A43">
        <w:trPr>
          <w:trHeight w:val="360"/>
        </w:trPr>
        <w:tc>
          <w:tcPr>
            <w:tcW w:w="2160" w:type="dxa"/>
            <w:vAlign w:val="bottom"/>
          </w:tcPr>
          <w:p w14:paraId="27B69F01"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 xml:space="preserve">   Male</w:t>
            </w:r>
          </w:p>
        </w:tc>
        <w:tc>
          <w:tcPr>
            <w:tcW w:w="1584" w:type="dxa"/>
            <w:vAlign w:val="bottom"/>
          </w:tcPr>
          <w:p w14:paraId="23FEBCD6" w14:textId="77777777" w:rsidR="00FA21D7" w:rsidRPr="004327BE" w:rsidRDefault="00FA21D7" w:rsidP="00AE1B0F">
            <w:pPr>
              <w:rPr>
                <w:rFonts w:asciiTheme="majorBidi" w:hAnsiTheme="majorBidi" w:cstheme="majorBidi"/>
                <w:sz w:val="20"/>
                <w:szCs w:val="20"/>
              </w:rPr>
            </w:pPr>
          </w:p>
        </w:tc>
        <w:tc>
          <w:tcPr>
            <w:tcW w:w="1584" w:type="dxa"/>
            <w:vAlign w:val="bottom"/>
          </w:tcPr>
          <w:p w14:paraId="7E9F1E8D" w14:textId="77777777" w:rsidR="00FA21D7" w:rsidRPr="004327BE" w:rsidRDefault="00FA21D7" w:rsidP="00AE1B0F">
            <w:pPr>
              <w:rPr>
                <w:rFonts w:asciiTheme="majorBidi" w:hAnsiTheme="majorBidi" w:cstheme="majorBidi"/>
                <w:sz w:val="20"/>
                <w:szCs w:val="20"/>
              </w:rPr>
            </w:pPr>
          </w:p>
        </w:tc>
        <w:tc>
          <w:tcPr>
            <w:tcW w:w="1584" w:type="dxa"/>
            <w:vAlign w:val="bottom"/>
          </w:tcPr>
          <w:p w14:paraId="39640BFF"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34.2 (13/38)</w:t>
            </w:r>
          </w:p>
        </w:tc>
        <w:tc>
          <w:tcPr>
            <w:tcW w:w="1584" w:type="dxa"/>
            <w:vAlign w:val="bottom"/>
          </w:tcPr>
          <w:p w14:paraId="4E2D0A61"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39.1 (9/23)</w:t>
            </w:r>
          </w:p>
        </w:tc>
        <w:tc>
          <w:tcPr>
            <w:tcW w:w="1584" w:type="dxa"/>
            <w:vAlign w:val="bottom"/>
          </w:tcPr>
          <w:p w14:paraId="30F415CA"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20.0 (2/10)</w:t>
            </w:r>
          </w:p>
        </w:tc>
      </w:tr>
      <w:tr w:rsidR="00FA21D7" w:rsidRPr="004327BE" w14:paraId="0B496312" w14:textId="77777777" w:rsidTr="00DF4A43">
        <w:trPr>
          <w:trHeight w:val="360"/>
        </w:trPr>
        <w:tc>
          <w:tcPr>
            <w:tcW w:w="2160" w:type="dxa"/>
            <w:vAlign w:val="bottom"/>
          </w:tcPr>
          <w:p w14:paraId="2A6E8B32"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 xml:space="preserve">   Female</w:t>
            </w:r>
          </w:p>
        </w:tc>
        <w:tc>
          <w:tcPr>
            <w:tcW w:w="1584" w:type="dxa"/>
            <w:vAlign w:val="bottom"/>
          </w:tcPr>
          <w:p w14:paraId="6DDED235" w14:textId="77777777" w:rsidR="00FA21D7" w:rsidRPr="004327BE" w:rsidRDefault="00FA21D7" w:rsidP="00AE1B0F">
            <w:pPr>
              <w:rPr>
                <w:rFonts w:asciiTheme="majorBidi" w:hAnsiTheme="majorBidi" w:cstheme="majorBidi"/>
                <w:sz w:val="20"/>
                <w:szCs w:val="20"/>
              </w:rPr>
            </w:pPr>
          </w:p>
        </w:tc>
        <w:tc>
          <w:tcPr>
            <w:tcW w:w="1584" w:type="dxa"/>
            <w:vAlign w:val="bottom"/>
          </w:tcPr>
          <w:p w14:paraId="18331B51" w14:textId="77777777" w:rsidR="00FA21D7" w:rsidRPr="004327BE" w:rsidRDefault="00FA21D7" w:rsidP="00AE1B0F">
            <w:pPr>
              <w:rPr>
                <w:rFonts w:asciiTheme="majorBidi" w:hAnsiTheme="majorBidi" w:cstheme="majorBidi"/>
                <w:sz w:val="20"/>
                <w:szCs w:val="20"/>
              </w:rPr>
            </w:pPr>
          </w:p>
        </w:tc>
        <w:tc>
          <w:tcPr>
            <w:tcW w:w="1584" w:type="dxa"/>
            <w:vAlign w:val="bottom"/>
          </w:tcPr>
          <w:p w14:paraId="7BABA0CE"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28.1 (9/32)</w:t>
            </w:r>
          </w:p>
        </w:tc>
        <w:tc>
          <w:tcPr>
            <w:tcW w:w="1584" w:type="dxa"/>
            <w:vAlign w:val="bottom"/>
          </w:tcPr>
          <w:p w14:paraId="0244E963"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35.0 (7/20)</w:t>
            </w:r>
          </w:p>
        </w:tc>
        <w:tc>
          <w:tcPr>
            <w:tcW w:w="1584" w:type="dxa"/>
            <w:vAlign w:val="bottom"/>
          </w:tcPr>
          <w:p w14:paraId="28BA39D5"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45.5 (5/11)</w:t>
            </w:r>
          </w:p>
        </w:tc>
      </w:tr>
      <w:tr w:rsidR="00FA21D7" w:rsidRPr="004327BE" w14:paraId="07A5322F" w14:textId="77777777" w:rsidTr="00DF4A43">
        <w:trPr>
          <w:trHeight w:val="360"/>
        </w:trPr>
        <w:tc>
          <w:tcPr>
            <w:tcW w:w="2160" w:type="dxa"/>
            <w:tcBorders>
              <w:bottom w:val="single" w:sz="12" w:space="0" w:color="auto"/>
            </w:tcBorders>
            <w:vAlign w:val="bottom"/>
          </w:tcPr>
          <w:p w14:paraId="196A66FC" w14:textId="77777777" w:rsidR="00FA21D7" w:rsidRPr="00D24B42" w:rsidRDefault="00FA21D7" w:rsidP="00AE1B0F">
            <w:pPr>
              <w:rPr>
                <w:rFonts w:asciiTheme="majorBidi" w:hAnsiTheme="majorBidi" w:cstheme="majorBidi"/>
                <w:sz w:val="20"/>
                <w:szCs w:val="20"/>
                <w:vertAlign w:val="superscript"/>
              </w:rPr>
            </w:pPr>
            <w:r>
              <w:rPr>
                <w:rFonts w:asciiTheme="majorBidi" w:hAnsiTheme="majorBidi" w:cstheme="majorBidi"/>
                <w:sz w:val="20"/>
                <w:szCs w:val="20"/>
              </w:rPr>
              <w:t xml:space="preserve">   </w:t>
            </w:r>
            <w:r w:rsidRPr="004327BE">
              <w:rPr>
                <w:rFonts w:asciiTheme="majorBidi" w:hAnsiTheme="majorBidi" w:cstheme="majorBidi"/>
                <w:i/>
                <w:iCs/>
                <w:sz w:val="20"/>
                <w:szCs w:val="20"/>
              </w:rPr>
              <w:t>P</w:t>
            </w:r>
            <w:r>
              <w:rPr>
                <w:rFonts w:asciiTheme="majorBidi" w:hAnsiTheme="majorBidi" w:cstheme="majorBidi"/>
                <w:sz w:val="20"/>
                <w:szCs w:val="20"/>
              </w:rPr>
              <w:t>-value</w:t>
            </w:r>
            <w:r>
              <w:rPr>
                <w:rFonts w:asciiTheme="majorBidi" w:hAnsiTheme="majorBidi" w:cstheme="majorBidi"/>
                <w:sz w:val="20"/>
                <w:szCs w:val="20"/>
                <w:vertAlign w:val="superscript"/>
              </w:rPr>
              <w:t>†</w:t>
            </w:r>
          </w:p>
        </w:tc>
        <w:tc>
          <w:tcPr>
            <w:tcW w:w="1584" w:type="dxa"/>
            <w:tcBorders>
              <w:bottom w:val="single" w:sz="12" w:space="0" w:color="auto"/>
            </w:tcBorders>
            <w:vAlign w:val="bottom"/>
          </w:tcPr>
          <w:p w14:paraId="21FD82ED" w14:textId="77777777" w:rsidR="00FA21D7" w:rsidRPr="004327BE" w:rsidRDefault="00FA21D7" w:rsidP="00AE1B0F">
            <w:pPr>
              <w:rPr>
                <w:rFonts w:asciiTheme="majorBidi" w:hAnsiTheme="majorBidi" w:cstheme="majorBidi"/>
                <w:sz w:val="20"/>
                <w:szCs w:val="20"/>
              </w:rPr>
            </w:pPr>
          </w:p>
        </w:tc>
        <w:tc>
          <w:tcPr>
            <w:tcW w:w="1584" w:type="dxa"/>
            <w:tcBorders>
              <w:bottom w:val="single" w:sz="12" w:space="0" w:color="auto"/>
            </w:tcBorders>
            <w:vAlign w:val="bottom"/>
          </w:tcPr>
          <w:p w14:paraId="15948C7A" w14:textId="77777777" w:rsidR="00FA21D7" w:rsidRPr="004327BE" w:rsidRDefault="00FA21D7" w:rsidP="00AE1B0F">
            <w:pPr>
              <w:rPr>
                <w:rFonts w:asciiTheme="majorBidi" w:hAnsiTheme="majorBidi" w:cstheme="majorBidi"/>
                <w:sz w:val="20"/>
                <w:szCs w:val="20"/>
              </w:rPr>
            </w:pPr>
          </w:p>
        </w:tc>
        <w:tc>
          <w:tcPr>
            <w:tcW w:w="1584" w:type="dxa"/>
            <w:tcBorders>
              <w:bottom w:val="single" w:sz="12" w:space="0" w:color="auto"/>
            </w:tcBorders>
            <w:vAlign w:val="bottom"/>
          </w:tcPr>
          <w:p w14:paraId="7EDDD7A5"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0.585</w:t>
            </w:r>
          </w:p>
        </w:tc>
        <w:tc>
          <w:tcPr>
            <w:tcW w:w="1584" w:type="dxa"/>
            <w:tcBorders>
              <w:bottom w:val="single" w:sz="12" w:space="0" w:color="auto"/>
            </w:tcBorders>
            <w:vAlign w:val="bottom"/>
          </w:tcPr>
          <w:p w14:paraId="1FA6BF0B"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0.780</w:t>
            </w:r>
          </w:p>
        </w:tc>
        <w:tc>
          <w:tcPr>
            <w:tcW w:w="1584" w:type="dxa"/>
            <w:tcBorders>
              <w:bottom w:val="single" w:sz="12" w:space="0" w:color="auto"/>
            </w:tcBorders>
            <w:vAlign w:val="bottom"/>
          </w:tcPr>
          <w:p w14:paraId="5AFBC443" w14:textId="77777777" w:rsidR="00FA21D7" w:rsidRPr="004327BE" w:rsidRDefault="00FA21D7" w:rsidP="00AE1B0F">
            <w:pPr>
              <w:rPr>
                <w:rFonts w:asciiTheme="majorBidi" w:hAnsiTheme="majorBidi" w:cstheme="majorBidi"/>
                <w:sz w:val="20"/>
                <w:szCs w:val="20"/>
              </w:rPr>
            </w:pPr>
            <w:r>
              <w:rPr>
                <w:rFonts w:asciiTheme="majorBidi" w:hAnsiTheme="majorBidi" w:cstheme="majorBidi"/>
                <w:sz w:val="20"/>
                <w:szCs w:val="20"/>
              </w:rPr>
              <w:t>0.362</w:t>
            </w:r>
          </w:p>
        </w:tc>
      </w:tr>
    </w:tbl>
    <w:p w14:paraId="6782E181" w14:textId="4C0F019B" w:rsidR="00FA21D7" w:rsidRPr="00912CFE" w:rsidRDefault="00FA21D7" w:rsidP="00FA21D7">
      <w:pPr>
        <w:rPr>
          <w:sz w:val="20"/>
          <w:szCs w:val="20"/>
          <w:vertAlign w:val="superscript"/>
        </w:rPr>
      </w:pPr>
      <w:r w:rsidRPr="00912CFE">
        <w:rPr>
          <w:rFonts w:cs="Times New Roman"/>
          <w:sz w:val="20"/>
          <w:szCs w:val="20"/>
          <w:vertAlign w:val="superscript"/>
        </w:rPr>
        <w:t>†</w:t>
      </w:r>
      <w:r w:rsidRPr="00912CFE">
        <w:rPr>
          <w:sz w:val="20"/>
          <w:szCs w:val="20"/>
        </w:rPr>
        <w:t xml:space="preserve"> Calculated using chi-square (</w:t>
      </w:r>
      <w:r w:rsidRPr="00912CFE">
        <w:rPr>
          <w:rFonts w:cs="Times New Roman"/>
          <w:sz w:val="20"/>
          <w:szCs w:val="20"/>
        </w:rPr>
        <w:t>ꭓ</w:t>
      </w:r>
      <w:r w:rsidRPr="00912CFE">
        <w:rPr>
          <w:sz w:val="20"/>
          <w:szCs w:val="20"/>
          <w:vertAlign w:val="superscript"/>
        </w:rPr>
        <w:t>2</w:t>
      </w:r>
      <w:r w:rsidRPr="00912CFE">
        <w:rPr>
          <w:sz w:val="20"/>
          <w:szCs w:val="20"/>
        </w:rPr>
        <w:t xml:space="preserve">) tests to compare proportions across sex. If </w:t>
      </w:r>
      <w:r w:rsidR="00C00925">
        <w:rPr>
          <w:sz w:val="20"/>
          <w:szCs w:val="20"/>
        </w:rPr>
        <w:t xml:space="preserve">any </w:t>
      </w:r>
      <w:r w:rsidRPr="00912CFE">
        <w:rPr>
          <w:sz w:val="20"/>
          <w:szCs w:val="20"/>
        </w:rPr>
        <w:t>cell count was less than 5</w:t>
      </w:r>
      <w:r>
        <w:rPr>
          <w:sz w:val="20"/>
          <w:szCs w:val="20"/>
        </w:rPr>
        <w:t xml:space="preserve"> observations</w:t>
      </w:r>
      <w:r w:rsidRPr="00912CFE">
        <w:rPr>
          <w:sz w:val="20"/>
          <w:szCs w:val="20"/>
        </w:rPr>
        <w:t xml:space="preserve">, Fisher’s exact test was used. </w:t>
      </w:r>
    </w:p>
    <w:p w14:paraId="46982DC6" w14:textId="2312070E" w:rsidR="00FA21D7" w:rsidRDefault="00FA21D7">
      <w:pPr>
        <w:rPr>
          <w:szCs w:val="24"/>
        </w:rPr>
      </w:pPr>
      <w:r>
        <w:rPr>
          <w:szCs w:val="24"/>
        </w:rPr>
        <w:br w:type="page"/>
      </w:r>
    </w:p>
    <w:p w14:paraId="6ACB3236" w14:textId="77777777" w:rsidR="00FA21D7" w:rsidRDefault="00FA21D7" w:rsidP="00B94783">
      <w:pPr>
        <w:spacing w:after="0" w:line="240" w:lineRule="auto"/>
        <w:rPr>
          <w:szCs w:val="24"/>
        </w:rPr>
        <w:sectPr w:rsidR="00FA21D7" w:rsidSect="00AE1B0F">
          <w:footerReference w:type="default" r:id="rId9"/>
          <w:pgSz w:w="12240" w:h="15840"/>
          <w:pgMar w:top="1440" w:right="1440" w:bottom="1440" w:left="1440" w:header="720" w:footer="720" w:gutter="0"/>
          <w:lnNumType w:countBy="1" w:restart="continuous"/>
          <w:cols w:space="720"/>
          <w:docGrid w:linePitch="360"/>
        </w:sectPr>
      </w:pPr>
    </w:p>
    <w:p w14:paraId="358984D4" w14:textId="38F5CC96" w:rsidR="00FA21D7" w:rsidRPr="00FA21D7" w:rsidRDefault="00FA21D7" w:rsidP="00FA21D7">
      <w:pPr>
        <w:spacing w:after="0" w:line="480" w:lineRule="auto"/>
        <w:rPr>
          <w:rFonts w:asciiTheme="majorBidi" w:hAnsiTheme="majorBidi" w:cstheme="majorBidi"/>
          <w:b/>
          <w:bCs/>
          <w:szCs w:val="24"/>
        </w:rPr>
      </w:pPr>
      <w:r>
        <w:rPr>
          <w:rFonts w:asciiTheme="majorBidi" w:hAnsiTheme="majorBidi" w:cstheme="majorBidi"/>
          <w:b/>
          <w:bCs/>
          <w:szCs w:val="24"/>
        </w:rPr>
        <w:lastRenderedPageBreak/>
        <w:t>F</w:t>
      </w:r>
      <w:r w:rsidRPr="00FA21D7">
        <w:rPr>
          <w:rFonts w:asciiTheme="majorBidi" w:hAnsiTheme="majorBidi" w:cstheme="majorBidi"/>
          <w:b/>
          <w:bCs/>
          <w:szCs w:val="24"/>
        </w:rPr>
        <w:t>igur</w:t>
      </w:r>
      <w:r>
        <w:rPr>
          <w:rFonts w:asciiTheme="majorBidi" w:hAnsiTheme="majorBidi" w:cstheme="majorBidi"/>
          <w:b/>
          <w:bCs/>
          <w:szCs w:val="24"/>
        </w:rPr>
        <w:t>e L</w:t>
      </w:r>
      <w:r w:rsidRPr="00FA21D7">
        <w:rPr>
          <w:rFonts w:asciiTheme="majorBidi" w:hAnsiTheme="majorBidi" w:cstheme="majorBidi"/>
          <w:b/>
          <w:bCs/>
          <w:szCs w:val="24"/>
        </w:rPr>
        <w:t>egends</w:t>
      </w:r>
    </w:p>
    <w:p w14:paraId="54F0D0DD" w14:textId="79172A64" w:rsidR="00FA21D7" w:rsidRPr="00FA21D7" w:rsidRDefault="00FA21D7" w:rsidP="006E1889">
      <w:pPr>
        <w:spacing w:after="0" w:line="480" w:lineRule="auto"/>
        <w:rPr>
          <w:rFonts w:asciiTheme="majorBidi" w:hAnsiTheme="majorBidi" w:cstheme="majorBidi"/>
          <w:szCs w:val="24"/>
        </w:rPr>
      </w:pPr>
      <w:r>
        <w:rPr>
          <w:rFonts w:asciiTheme="majorBidi" w:hAnsiTheme="majorBidi" w:cstheme="majorBidi"/>
          <w:b/>
          <w:bCs/>
          <w:szCs w:val="24"/>
        </w:rPr>
        <w:t>Fig</w:t>
      </w:r>
      <w:r w:rsidR="00CF69EC">
        <w:rPr>
          <w:rFonts w:asciiTheme="majorBidi" w:hAnsiTheme="majorBidi" w:cstheme="majorBidi"/>
          <w:b/>
          <w:bCs/>
          <w:szCs w:val="24"/>
        </w:rPr>
        <w:t>ure</w:t>
      </w:r>
      <w:r w:rsidRPr="00FA21D7">
        <w:rPr>
          <w:rFonts w:asciiTheme="majorBidi" w:hAnsiTheme="majorBidi" w:cstheme="majorBidi"/>
          <w:b/>
          <w:bCs/>
          <w:szCs w:val="24"/>
        </w:rPr>
        <w:t xml:space="preserve"> 1.</w:t>
      </w:r>
      <w:r w:rsidRPr="00FA21D7">
        <w:rPr>
          <w:rFonts w:asciiTheme="majorBidi" w:hAnsiTheme="majorBidi" w:cstheme="majorBidi"/>
          <w:szCs w:val="24"/>
        </w:rPr>
        <w:t xml:space="preserve"> Trajectories of eczema from 1-or-2 to 26 years of age. A) The four trajectories represent the latent growth patterns of eczema from 1-or-2 to 26 years of age in males (n = 696). B) The five trajectories </w:t>
      </w:r>
      <w:r w:rsidR="009D2745" w:rsidRPr="00FA21D7">
        <w:rPr>
          <w:rFonts w:asciiTheme="majorBidi" w:hAnsiTheme="majorBidi" w:cstheme="majorBidi"/>
          <w:szCs w:val="24"/>
        </w:rPr>
        <w:t>characterize</w:t>
      </w:r>
      <w:r w:rsidRPr="00FA21D7">
        <w:rPr>
          <w:rFonts w:asciiTheme="majorBidi" w:hAnsiTheme="majorBidi" w:cstheme="majorBidi"/>
          <w:szCs w:val="24"/>
        </w:rPr>
        <w:t xml:space="preserve"> the latent growth patterns of eczema from 1-or-2 to 26 years of age in females (n = 685).</w:t>
      </w:r>
      <w:r w:rsidR="006E1889">
        <w:rPr>
          <w:rFonts w:asciiTheme="majorBidi" w:hAnsiTheme="majorBidi" w:cstheme="majorBidi"/>
          <w:szCs w:val="24"/>
        </w:rPr>
        <w:t xml:space="preserve"> The y-axis </w:t>
      </w:r>
      <w:r w:rsidR="00032D56">
        <w:rPr>
          <w:rFonts w:asciiTheme="majorBidi" w:hAnsiTheme="majorBidi" w:cstheme="majorBidi"/>
          <w:szCs w:val="24"/>
        </w:rPr>
        <w:t>presents</w:t>
      </w:r>
      <w:r w:rsidR="006E1889">
        <w:rPr>
          <w:rFonts w:asciiTheme="majorBidi" w:hAnsiTheme="majorBidi" w:cstheme="majorBidi"/>
          <w:szCs w:val="24"/>
        </w:rPr>
        <w:t xml:space="preserve"> the predicted probability of having eczema </w:t>
      </w:r>
      <w:r w:rsidR="006E1889" w:rsidRPr="006E1889">
        <w:rPr>
          <w:rFonts w:asciiTheme="majorBidi" w:hAnsiTheme="majorBidi" w:cstheme="majorBidi"/>
          <w:szCs w:val="24"/>
        </w:rPr>
        <w:t>among the participants of each trajectory at the different time points</w:t>
      </w:r>
      <w:r w:rsidR="006E1889">
        <w:rPr>
          <w:rFonts w:asciiTheme="majorBidi" w:hAnsiTheme="majorBidi" w:cstheme="majorBidi"/>
          <w:szCs w:val="24"/>
        </w:rPr>
        <w:t>.</w:t>
      </w:r>
    </w:p>
    <w:p w14:paraId="48E5B4D9" w14:textId="77777777" w:rsidR="00FA21D7" w:rsidRDefault="00FA21D7" w:rsidP="00FA21D7">
      <w:pPr>
        <w:spacing w:after="0" w:line="480" w:lineRule="auto"/>
        <w:rPr>
          <w:szCs w:val="24"/>
        </w:rPr>
      </w:pPr>
    </w:p>
    <w:p w14:paraId="6ED5D01F" w14:textId="555BE64A" w:rsidR="00FA21D7" w:rsidRPr="00FA21D7" w:rsidRDefault="00B368F6" w:rsidP="00B368F6">
      <w:pPr>
        <w:spacing w:after="0" w:line="480" w:lineRule="auto"/>
        <w:rPr>
          <w:szCs w:val="24"/>
        </w:rPr>
      </w:pPr>
      <w:r w:rsidRPr="00B368F6">
        <w:rPr>
          <w:b/>
          <w:bCs/>
          <w:szCs w:val="24"/>
        </w:rPr>
        <w:t>Figure 2.</w:t>
      </w:r>
      <w:r>
        <w:rPr>
          <w:szCs w:val="24"/>
        </w:rPr>
        <w:t xml:space="preserve"> Forest plots showing associations between risk factors and trajectories of eczema among males (A) and females (B). </w:t>
      </w:r>
      <w:r>
        <w:rPr>
          <w:szCs w:val="24"/>
          <w:vertAlign w:val="superscript"/>
        </w:rPr>
        <w:t>#</w:t>
      </w:r>
      <w:r>
        <w:rPr>
          <w:szCs w:val="24"/>
        </w:rPr>
        <w:t xml:space="preserve"> </w:t>
      </w:r>
      <w:r w:rsidRPr="00B368F6">
        <w:rPr>
          <w:szCs w:val="24"/>
        </w:rPr>
        <w:t>Low/normal birthweight: &lt;4000 grams</w:t>
      </w:r>
      <w:r>
        <w:rPr>
          <w:szCs w:val="24"/>
        </w:rPr>
        <w:t>,</w:t>
      </w:r>
      <w:r w:rsidRPr="00B368F6">
        <w:rPr>
          <w:szCs w:val="24"/>
        </w:rPr>
        <w:t xml:space="preserve"> </w:t>
      </w:r>
      <w:r>
        <w:rPr>
          <w:szCs w:val="24"/>
        </w:rPr>
        <w:t>h</w:t>
      </w:r>
      <w:r w:rsidRPr="00B368F6">
        <w:rPr>
          <w:szCs w:val="24"/>
        </w:rPr>
        <w:t xml:space="preserve">igh birthweight: ≥4000 grams; </w:t>
      </w:r>
      <w:r w:rsidRPr="00B368F6">
        <w:rPr>
          <w:szCs w:val="24"/>
          <w:vertAlign w:val="superscript"/>
        </w:rPr>
        <w:t>*</w:t>
      </w:r>
      <w:r w:rsidRPr="00B368F6">
        <w:rPr>
          <w:szCs w:val="24"/>
        </w:rPr>
        <w:t xml:space="preserve">Adjusted for all variables shown in the </w:t>
      </w:r>
      <w:r>
        <w:rPr>
          <w:szCs w:val="24"/>
        </w:rPr>
        <w:t xml:space="preserve">figure. LOF: loss-of-function; </w:t>
      </w:r>
      <w:r w:rsidRPr="00B368F6">
        <w:rPr>
          <w:i/>
          <w:iCs/>
          <w:szCs w:val="24"/>
        </w:rPr>
        <w:t>FLG</w:t>
      </w:r>
      <w:r>
        <w:rPr>
          <w:szCs w:val="24"/>
        </w:rPr>
        <w:t>: filaggrin gene.</w:t>
      </w:r>
    </w:p>
    <w:sectPr w:rsidR="00FA21D7" w:rsidRPr="00FA21D7" w:rsidSect="0043264F">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4726F5" w14:textId="77777777" w:rsidR="00E637CB" w:rsidRDefault="00E637CB" w:rsidP="00832ADD">
      <w:pPr>
        <w:spacing w:after="0" w:line="240" w:lineRule="auto"/>
      </w:pPr>
      <w:r>
        <w:separator/>
      </w:r>
    </w:p>
  </w:endnote>
  <w:endnote w:type="continuationSeparator" w:id="0">
    <w:p w14:paraId="79A1BFD6" w14:textId="77777777" w:rsidR="00E637CB" w:rsidRDefault="00E637CB" w:rsidP="00832A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3836661"/>
      <w:docPartObj>
        <w:docPartGallery w:val="Page Numbers (Bottom of Page)"/>
        <w:docPartUnique/>
      </w:docPartObj>
    </w:sdtPr>
    <w:sdtEndPr>
      <w:rPr>
        <w:noProof/>
      </w:rPr>
    </w:sdtEndPr>
    <w:sdtContent>
      <w:p w14:paraId="6870647F" w14:textId="4CB76A83" w:rsidR="00E637CB" w:rsidRDefault="00E637CB">
        <w:pPr>
          <w:pStyle w:val="Footer"/>
          <w:jc w:val="center"/>
        </w:pPr>
        <w:r>
          <w:fldChar w:fldCharType="begin"/>
        </w:r>
        <w:r>
          <w:instrText xml:space="preserve"> PAGE   \* MERGEFORMAT </w:instrText>
        </w:r>
        <w:r>
          <w:fldChar w:fldCharType="separate"/>
        </w:r>
        <w:r w:rsidR="00693EC1">
          <w:rPr>
            <w:noProof/>
          </w:rPr>
          <w:t>23</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E5FD14" w14:textId="77777777" w:rsidR="00E637CB" w:rsidRDefault="00E637CB" w:rsidP="00832ADD">
      <w:pPr>
        <w:spacing w:after="0" w:line="240" w:lineRule="auto"/>
      </w:pPr>
      <w:r>
        <w:separator/>
      </w:r>
    </w:p>
  </w:footnote>
  <w:footnote w:type="continuationSeparator" w:id="0">
    <w:p w14:paraId="387464E0" w14:textId="77777777" w:rsidR="00E637CB" w:rsidRDefault="00E637CB" w:rsidP="00832AD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B002419"/>
    <w:multiLevelType w:val="hybridMultilevel"/>
    <w:tmpl w:val="2A1CD4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057CD"/>
    <w:multiLevelType w:val="hybridMultilevel"/>
    <w:tmpl w:val="45AC45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Exp Aller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5s5ze20sqvse5beee5x5vv95rpv909f55w5f&quot;&gt;Eczema Trajs Lib&lt;record-ids&gt;&lt;item&gt;1&lt;/item&gt;&lt;item&gt;2&lt;/item&gt;&lt;item&gt;3&lt;/item&gt;&lt;item&gt;4&lt;/item&gt;&lt;item&gt;5&lt;/item&gt;&lt;item&gt;6&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29&lt;/item&gt;&lt;item&gt;30&lt;/item&gt;&lt;item&gt;31&lt;/item&gt;&lt;item&gt;32&lt;/item&gt;&lt;item&gt;33&lt;/item&gt;&lt;item&gt;37&lt;/item&gt;&lt;item&gt;38&lt;/item&gt;&lt;item&gt;39&lt;/item&gt;&lt;item&gt;41&lt;/item&gt;&lt;item&gt;42&lt;/item&gt;&lt;item&gt;43&lt;/item&gt;&lt;item&gt;44&lt;/item&gt;&lt;item&gt;45&lt;/item&gt;&lt;item&gt;46&lt;/item&gt;&lt;item&gt;51&lt;/item&gt;&lt;item&gt;52&lt;/item&gt;&lt;item&gt;53&lt;/item&gt;&lt;item&gt;54&lt;/item&gt;&lt;item&gt;55&lt;/item&gt;&lt;item&gt;56&lt;/item&gt;&lt;item&gt;57&lt;/item&gt;&lt;item&gt;58&lt;/item&gt;&lt;item&gt;59&lt;/item&gt;&lt;item&gt;60&lt;/item&gt;&lt;item&gt;62&lt;/item&gt;&lt;item&gt;63&lt;/item&gt;&lt;item&gt;65&lt;/item&gt;&lt;item&gt;66&lt;/item&gt;&lt;item&gt;68&lt;/item&gt;&lt;item&gt;69&lt;/item&gt;&lt;item&gt;70&lt;/item&gt;&lt;/record-ids&gt;&lt;/item&gt;&lt;/Libraries&gt;"/>
  </w:docVars>
  <w:rsids>
    <w:rsidRoot w:val="0002491D"/>
    <w:rsid w:val="00002BA5"/>
    <w:rsid w:val="000053E7"/>
    <w:rsid w:val="00007441"/>
    <w:rsid w:val="00013532"/>
    <w:rsid w:val="00014DD9"/>
    <w:rsid w:val="000161B2"/>
    <w:rsid w:val="0002171E"/>
    <w:rsid w:val="00021878"/>
    <w:rsid w:val="000223A6"/>
    <w:rsid w:val="00022DF8"/>
    <w:rsid w:val="0002491D"/>
    <w:rsid w:val="000265B5"/>
    <w:rsid w:val="00031662"/>
    <w:rsid w:val="00032D56"/>
    <w:rsid w:val="00033BD0"/>
    <w:rsid w:val="00035281"/>
    <w:rsid w:val="00035790"/>
    <w:rsid w:val="00037473"/>
    <w:rsid w:val="00037F9D"/>
    <w:rsid w:val="00040434"/>
    <w:rsid w:val="0004168B"/>
    <w:rsid w:val="000423B1"/>
    <w:rsid w:val="00042D82"/>
    <w:rsid w:val="00045CC0"/>
    <w:rsid w:val="0005209D"/>
    <w:rsid w:val="000575BE"/>
    <w:rsid w:val="00060523"/>
    <w:rsid w:val="0006408D"/>
    <w:rsid w:val="0006556F"/>
    <w:rsid w:val="00065DA2"/>
    <w:rsid w:val="00066C2F"/>
    <w:rsid w:val="0007000C"/>
    <w:rsid w:val="000722C0"/>
    <w:rsid w:val="0007241A"/>
    <w:rsid w:val="00072778"/>
    <w:rsid w:val="000769A2"/>
    <w:rsid w:val="00076F2B"/>
    <w:rsid w:val="00077D38"/>
    <w:rsid w:val="00080804"/>
    <w:rsid w:val="000809FB"/>
    <w:rsid w:val="00082C2C"/>
    <w:rsid w:val="00085420"/>
    <w:rsid w:val="00086652"/>
    <w:rsid w:val="00086758"/>
    <w:rsid w:val="0008790E"/>
    <w:rsid w:val="000912DC"/>
    <w:rsid w:val="00091CD1"/>
    <w:rsid w:val="00091DFB"/>
    <w:rsid w:val="00092701"/>
    <w:rsid w:val="00092B60"/>
    <w:rsid w:val="00093F6D"/>
    <w:rsid w:val="00094155"/>
    <w:rsid w:val="00094687"/>
    <w:rsid w:val="0009729E"/>
    <w:rsid w:val="000A0C02"/>
    <w:rsid w:val="000A18F3"/>
    <w:rsid w:val="000A4372"/>
    <w:rsid w:val="000B0959"/>
    <w:rsid w:val="000B3692"/>
    <w:rsid w:val="000B6AB3"/>
    <w:rsid w:val="000C11A3"/>
    <w:rsid w:val="000C1FE9"/>
    <w:rsid w:val="000C2E89"/>
    <w:rsid w:val="000C4633"/>
    <w:rsid w:val="000C4942"/>
    <w:rsid w:val="000C56A4"/>
    <w:rsid w:val="000D05A2"/>
    <w:rsid w:val="000D186C"/>
    <w:rsid w:val="000D70F2"/>
    <w:rsid w:val="000D7D3C"/>
    <w:rsid w:val="000E183A"/>
    <w:rsid w:val="000E1DF6"/>
    <w:rsid w:val="000E2841"/>
    <w:rsid w:val="000E4DF5"/>
    <w:rsid w:val="000E6A97"/>
    <w:rsid w:val="000E7603"/>
    <w:rsid w:val="000E7B60"/>
    <w:rsid w:val="000F1760"/>
    <w:rsid w:val="000F2EA0"/>
    <w:rsid w:val="00100CD4"/>
    <w:rsid w:val="00104CBD"/>
    <w:rsid w:val="00106C6E"/>
    <w:rsid w:val="00107EBD"/>
    <w:rsid w:val="0011230D"/>
    <w:rsid w:val="0011328D"/>
    <w:rsid w:val="00115940"/>
    <w:rsid w:val="00116518"/>
    <w:rsid w:val="00116EBC"/>
    <w:rsid w:val="00122EC7"/>
    <w:rsid w:val="001240A8"/>
    <w:rsid w:val="001247EF"/>
    <w:rsid w:val="00125DCA"/>
    <w:rsid w:val="0012670E"/>
    <w:rsid w:val="001279FE"/>
    <w:rsid w:val="00127C1F"/>
    <w:rsid w:val="0013000C"/>
    <w:rsid w:val="0013033E"/>
    <w:rsid w:val="00130D30"/>
    <w:rsid w:val="00132719"/>
    <w:rsid w:val="001335B6"/>
    <w:rsid w:val="0013585D"/>
    <w:rsid w:val="00140F44"/>
    <w:rsid w:val="001427DC"/>
    <w:rsid w:val="00147889"/>
    <w:rsid w:val="00151996"/>
    <w:rsid w:val="00152D58"/>
    <w:rsid w:val="00153502"/>
    <w:rsid w:val="00155E58"/>
    <w:rsid w:val="00155E6B"/>
    <w:rsid w:val="00161690"/>
    <w:rsid w:val="00163F32"/>
    <w:rsid w:val="0016454B"/>
    <w:rsid w:val="00165874"/>
    <w:rsid w:val="00165901"/>
    <w:rsid w:val="00167210"/>
    <w:rsid w:val="001714F6"/>
    <w:rsid w:val="00173C96"/>
    <w:rsid w:val="001773FC"/>
    <w:rsid w:val="0018010A"/>
    <w:rsid w:val="0018111E"/>
    <w:rsid w:val="00184A2C"/>
    <w:rsid w:val="00185C13"/>
    <w:rsid w:val="00190486"/>
    <w:rsid w:val="00191001"/>
    <w:rsid w:val="001951FC"/>
    <w:rsid w:val="001A08D8"/>
    <w:rsid w:val="001A25F8"/>
    <w:rsid w:val="001A6EBC"/>
    <w:rsid w:val="001A7173"/>
    <w:rsid w:val="001A79A5"/>
    <w:rsid w:val="001B0257"/>
    <w:rsid w:val="001B04BA"/>
    <w:rsid w:val="001C0D1F"/>
    <w:rsid w:val="001C1B62"/>
    <w:rsid w:val="001C25F9"/>
    <w:rsid w:val="001C2744"/>
    <w:rsid w:val="001C2E8C"/>
    <w:rsid w:val="001C62E3"/>
    <w:rsid w:val="001C68C9"/>
    <w:rsid w:val="001C6974"/>
    <w:rsid w:val="001C78B3"/>
    <w:rsid w:val="001D1BA9"/>
    <w:rsid w:val="001D1E92"/>
    <w:rsid w:val="001D42E9"/>
    <w:rsid w:val="001D6A0F"/>
    <w:rsid w:val="001E0E58"/>
    <w:rsid w:val="001E452B"/>
    <w:rsid w:val="001E5A2E"/>
    <w:rsid w:val="001E761C"/>
    <w:rsid w:val="001F0ABB"/>
    <w:rsid w:val="001F5502"/>
    <w:rsid w:val="001F5A12"/>
    <w:rsid w:val="0020337E"/>
    <w:rsid w:val="00203F09"/>
    <w:rsid w:val="00203FE4"/>
    <w:rsid w:val="00205B85"/>
    <w:rsid w:val="002064BC"/>
    <w:rsid w:val="00211A2B"/>
    <w:rsid w:val="002152BA"/>
    <w:rsid w:val="002152ED"/>
    <w:rsid w:val="0021601B"/>
    <w:rsid w:val="00220EFA"/>
    <w:rsid w:val="00221219"/>
    <w:rsid w:val="00222C3A"/>
    <w:rsid w:val="0022328E"/>
    <w:rsid w:val="0022385C"/>
    <w:rsid w:val="00225973"/>
    <w:rsid w:val="002263F3"/>
    <w:rsid w:val="00231F4A"/>
    <w:rsid w:val="00232BE1"/>
    <w:rsid w:val="002337AB"/>
    <w:rsid w:val="0023410E"/>
    <w:rsid w:val="002436A8"/>
    <w:rsid w:val="00244785"/>
    <w:rsid w:val="0024588F"/>
    <w:rsid w:val="002467F0"/>
    <w:rsid w:val="00246982"/>
    <w:rsid w:val="00252253"/>
    <w:rsid w:val="00252E2A"/>
    <w:rsid w:val="0025558C"/>
    <w:rsid w:val="00257C62"/>
    <w:rsid w:val="00260782"/>
    <w:rsid w:val="00261F37"/>
    <w:rsid w:val="002627C8"/>
    <w:rsid w:val="00263033"/>
    <w:rsid w:val="00263CD1"/>
    <w:rsid w:val="00266255"/>
    <w:rsid w:val="002701F2"/>
    <w:rsid w:val="0027061A"/>
    <w:rsid w:val="00274D37"/>
    <w:rsid w:val="00274E3C"/>
    <w:rsid w:val="00275109"/>
    <w:rsid w:val="002753E3"/>
    <w:rsid w:val="00275479"/>
    <w:rsid w:val="0028025D"/>
    <w:rsid w:val="00282B92"/>
    <w:rsid w:val="00284E2A"/>
    <w:rsid w:val="0028720E"/>
    <w:rsid w:val="002916F6"/>
    <w:rsid w:val="002936FE"/>
    <w:rsid w:val="00294EFA"/>
    <w:rsid w:val="00295FEC"/>
    <w:rsid w:val="00297829"/>
    <w:rsid w:val="002A0961"/>
    <w:rsid w:val="002A0B00"/>
    <w:rsid w:val="002A27D5"/>
    <w:rsid w:val="002A2E94"/>
    <w:rsid w:val="002A48E6"/>
    <w:rsid w:val="002B4FB9"/>
    <w:rsid w:val="002B6932"/>
    <w:rsid w:val="002C18D5"/>
    <w:rsid w:val="002C2062"/>
    <w:rsid w:val="002C2702"/>
    <w:rsid w:val="002C75DD"/>
    <w:rsid w:val="002D05EC"/>
    <w:rsid w:val="002D4604"/>
    <w:rsid w:val="002D5A62"/>
    <w:rsid w:val="002E1D6E"/>
    <w:rsid w:val="002E411D"/>
    <w:rsid w:val="002E4B6B"/>
    <w:rsid w:val="002E51F1"/>
    <w:rsid w:val="002E771A"/>
    <w:rsid w:val="002F0249"/>
    <w:rsid w:val="002F431F"/>
    <w:rsid w:val="002F4673"/>
    <w:rsid w:val="00301495"/>
    <w:rsid w:val="00304AE4"/>
    <w:rsid w:val="003102CB"/>
    <w:rsid w:val="0031086D"/>
    <w:rsid w:val="00311388"/>
    <w:rsid w:val="003215C1"/>
    <w:rsid w:val="00323CE7"/>
    <w:rsid w:val="00333150"/>
    <w:rsid w:val="00334DD4"/>
    <w:rsid w:val="00344506"/>
    <w:rsid w:val="00344EA8"/>
    <w:rsid w:val="00350EEF"/>
    <w:rsid w:val="00351624"/>
    <w:rsid w:val="003562F4"/>
    <w:rsid w:val="0035676C"/>
    <w:rsid w:val="00361E08"/>
    <w:rsid w:val="00364021"/>
    <w:rsid w:val="00365D7E"/>
    <w:rsid w:val="003661BA"/>
    <w:rsid w:val="00366BE8"/>
    <w:rsid w:val="00371BE3"/>
    <w:rsid w:val="003729AB"/>
    <w:rsid w:val="00374F3B"/>
    <w:rsid w:val="00376330"/>
    <w:rsid w:val="003763A6"/>
    <w:rsid w:val="00381734"/>
    <w:rsid w:val="003828B9"/>
    <w:rsid w:val="00382C0C"/>
    <w:rsid w:val="003844C6"/>
    <w:rsid w:val="003906D4"/>
    <w:rsid w:val="00392A70"/>
    <w:rsid w:val="0039553D"/>
    <w:rsid w:val="00396B3C"/>
    <w:rsid w:val="003A025D"/>
    <w:rsid w:val="003A38BD"/>
    <w:rsid w:val="003A4DC1"/>
    <w:rsid w:val="003A5404"/>
    <w:rsid w:val="003A7079"/>
    <w:rsid w:val="003A7954"/>
    <w:rsid w:val="003B34F1"/>
    <w:rsid w:val="003B35A9"/>
    <w:rsid w:val="003B37F1"/>
    <w:rsid w:val="003B3CE4"/>
    <w:rsid w:val="003B4E6D"/>
    <w:rsid w:val="003B535F"/>
    <w:rsid w:val="003B7A16"/>
    <w:rsid w:val="003C0001"/>
    <w:rsid w:val="003C0908"/>
    <w:rsid w:val="003C2738"/>
    <w:rsid w:val="003C291E"/>
    <w:rsid w:val="003C3519"/>
    <w:rsid w:val="003C3722"/>
    <w:rsid w:val="003D07B7"/>
    <w:rsid w:val="003D3761"/>
    <w:rsid w:val="003D3E8C"/>
    <w:rsid w:val="003D7047"/>
    <w:rsid w:val="003E2574"/>
    <w:rsid w:val="003E5261"/>
    <w:rsid w:val="003E6865"/>
    <w:rsid w:val="003E7EB0"/>
    <w:rsid w:val="003F0453"/>
    <w:rsid w:val="003F270D"/>
    <w:rsid w:val="003F5846"/>
    <w:rsid w:val="003F65C9"/>
    <w:rsid w:val="003F6CFA"/>
    <w:rsid w:val="003F6E29"/>
    <w:rsid w:val="0040106D"/>
    <w:rsid w:val="00401ADD"/>
    <w:rsid w:val="004020AC"/>
    <w:rsid w:val="00406C23"/>
    <w:rsid w:val="00407D80"/>
    <w:rsid w:val="004212CF"/>
    <w:rsid w:val="00422FC4"/>
    <w:rsid w:val="0042654B"/>
    <w:rsid w:val="0043056B"/>
    <w:rsid w:val="00430CB1"/>
    <w:rsid w:val="0043251D"/>
    <w:rsid w:val="0043264F"/>
    <w:rsid w:val="004327BE"/>
    <w:rsid w:val="0043429F"/>
    <w:rsid w:val="00434C5C"/>
    <w:rsid w:val="00435E50"/>
    <w:rsid w:val="0043693F"/>
    <w:rsid w:val="00436D7A"/>
    <w:rsid w:val="004373DC"/>
    <w:rsid w:val="00443B5B"/>
    <w:rsid w:val="00450204"/>
    <w:rsid w:val="004538D2"/>
    <w:rsid w:val="00453A94"/>
    <w:rsid w:val="00453C72"/>
    <w:rsid w:val="00456F3E"/>
    <w:rsid w:val="00457661"/>
    <w:rsid w:val="00457929"/>
    <w:rsid w:val="00461E6B"/>
    <w:rsid w:val="00463537"/>
    <w:rsid w:val="00466243"/>
    <w:rsid w:val="00466884"/>
    <w:rsid w:val="00471277"/>
    <w:rsid w:val="004728CA"/>
    <w:rsid w:val="00473B05"/>
    <w:rsid w:val="004756E2"/>
    <w:rsid w:val="00484B14"/>
    <w:rsid w:val="004871C6"/>
    <w:rsid w:val="004873DE"/>
    <w:rsid w:val="00492770"/>
    <w:rsid w:val="004929BB"/>
    <w:rsid w:val="00492DAF"/>
    <w:rsid w:val="00496F9F"/>
    <w:rsid w:val="004A1AB8"/>
    <w:rsid w:val="004A2347"/>
    <w:rsid w:val="004A7244"/>
    <w:rsid w:val="004B046A"/>
    <w:rsid w:val="004B2CC9"/>
    <w:rsid w:val="004B5983"/>
    <w:rsid w:val="004B64FF"/>
    <w:rsid w:val="004B6929"/>
    <w:rsid w:val="004B7121"/>
    <w:rsid w:val="004C1615"/>
    <w:rsid w:val="004C1A20"/>
    <w:rsid w:val="004C4B4A"/>
    <w:rsid w:val="004D1E8B"/>
    <w:rsid w:val="004D3566"/>
    <w:rsid w:val="004D40BE"/>
    <w:rsid w:val="004D4E73"/>
    <w:rsid w:val="004D7110"/>
    <w:rsid w:val="004D78CA"/>
    <w:rsid w:val="004D7DB6"/>
    <w:rsid w:val="004E026C"/>
    <w:rsid w:val="004E1963"/>
    <w:rsid w:val="004E38E6"/>
    <w:rsid w:val="004F1423"/>
    <w:rsid w:val="004F2DC8"/>
    <w:rsid w:val="004F4EB3"/>
    <w:rsid w:val="004F587E"/>
    <w:rsid w:val="004F6BF8"/>
    <w:rsid w:val="00501E8C"/>
    <w:rsid w:val="00511627"/>
    <w:rsid w:val="00515736"/>
    <w:rsid w:val="005172D1"/>
    <w:rsid w:val="005172FE"/>
    <w:rsid w:val="0052017A"/>
    <w:rsid w:val="00520ABB"/>
    <w:rsid w:val="00523B4F"/>
    <w:rsid w:val="00527F21"/>
    <w:rsid w:val="0053160C"/>
    <w:rsid w:val="00531C9B"/>
    <w:rsid w:val="00532CD5"/>
    <w:rsid w:val="00533283"/>
    <w:rsid w:val="00537D03"/>
    <w:rsid w:val="00540C8D"/>
    <w:rsid w:val="00541D64"/>
    <w:rsid w:val="005433F7"/>
    <w:rsid w:val="005508B4"/>
    <w:rsid w:val="00554778"/>
    <w:rsid w:val="005566D0"/>
    <w:rsid w:val="00556F50"/>
    <w:rsid w:val="00557901"/>
    <w:rsid w:val="0056021A"/>
    <w:rsid w:val="005606CE"/>
    <w:rsid w:val="00560F34"/>
    <w:rsid w:val="00561664"/>
    <w:rsid w:val="00563E26"/>
    <w:rsid w:val="00570265"/>
    <w:rsid w:val="00570969"/>
    <w:rsid w:val="0057605C"/>
    <w:rsid w:val="00576E71"/>
    <w:rsid w:val="00577B77"/>
    <w:rsid w:val="00580520"/>
    <w:rsid w:val="00582655"/>
    <w:rsid w:val="005830C5"/>
    <w:rsid w:val="00586CAA"/>
    <w:rsid w:val="00586D35"/>
    <w:rsid w:val="00587215"/>
    <w:rsid w:val="00593249"/>
    <w:rsid w:val="0059545D"/>
    <w:rsid w:val="00597579"/>
    <w:rsid w:val="005A1E05"/>
    <w:rsid w:val="005A3EF3"/>
    <w:rsid w:val="005A4710"/>
    <w:rsid w:val="005B312A"/>
    <w:rsid w:val="005B518F"/>
    <w:rsid w:val="005C0C46"/>
    <w:rsid w:val="005C0FD2"/>
    <w:rsid w:val="005C50A4"/>
    <w:rsid w:val="005C5719"/>
    <w:rsid w:val="005C5E6B"/>
    <w:rsid w:val="005C6B21"/>
    <w:rsid w:val="005D0536"/>
    <w:rsid w:val="005D313A"/>
    <w:rsid w:val="005D4194"/>
    <w:rsid w:val="005E1023"/>
    <w:rsid w:val="005E5722"/>
    <w:rsid w:val="005E6999"/>
    <w:rsid w:val="005F0B80"/>
    <w:rsid w:val="005F2268"/>
    <w:rsid w:val="005F4EE5"/>
    <w:rsid w:val="005F6CF1"/>
    <w:rsid w:val="00606C43"/>
    <w:rsid w:val="00610F16"/>
    <w:rsid w:val="006129A2"/>
    <w:rsid w:val="00616ED1"/>
    <w:rsid w:val="00616F3A"/>
    <w:rsid w:val="006237E7"/>
    <w:rsid w:val="00625AD1"/>
    <w:rsid w:val="006333F1"/>
    <w:rsid w:val="00636088"/>
    <w:rsid w:val="006430F9"/>
    <w:rsid w:val="0064563C"/>
    <w:rsid w:val="00647854"/>
    <w:rsid w:val="00651448"/>
    <w:rsid w:val="00653E82"/>
    <w:rsid w:val="0065401A"/>
    <w:rsid w:val="00655482"/>
    <w:rsid w:val="0065565D"/>
    <w:rsid w:val="006603CB"/>
    <w:rsid w:val="00662397"/>
    <w:rsid w:val="00664F57"/>
    <w:rsid w:val="0066520F"/>
    <w:rsid w:val="00667101"/>
    <w:rsid w:val="006705EC"/>
    <w:rsid w:val="00673BC0"/>
    <w:rsid w:val="006743BA"/>
    <w:rsid w:val="00674643"/>
    <w:rsid w:val="0067781A"/>
    <w:rsid w:val="00680B3C"/>
    <w:rsid w:val="00680C4A"/>
    <w:rsid w:val="00686324"/>
    <w:rsid w:val="0068649B"/>
    <w:rsid w:val="0069202C"/>
    <w:rsid w:val="0069283A"/>
    <w:rsid w:val="006931AA"/>
    <w:rsid w:val="00693EC1"/>
    <w:rsid w:val="00696B8F"/>
    <w:rsid w:val="006A381D"/>
    <w:rsid w:val="006B2EFA"/>
    <w:rsid w:val="006B313B"/>
    <w:rsid w:val="006B6AED"/>
    <w:rsid w:val="006C2613"/>
    <w:rsid w:val="006C3A02"/>
    <w:rsid w:val="006C4D73"/>
    <w:rsid w:val="006C4DB5"/>
    <w:rsid w:val="006C585F"/>
    <w:rsid w:val="006D1341"/>
    <w:rsid w:val="006D7301"/>
    <w:rsid w:val="006D79A7"/>
    <w:rsid w:val="006E16C6"/>
    <w:rsid w:val="006E1889"/>
    <w:rsid w:val="006E2965"/>
    <w:rsid w:val="006E2F61"/>
    <w:rsid w:val="006E2F6B"/>
    <w:rsid w:val="006E4B05"/>
    <w:rsid w:val="006F3E45"/>
    <w:rsid w:val="006F42F6"/>
    <w:rsid w:val="006F64EC"/>
    <w:rsid w:val="006F65E7"/>
    <w:rsid w:val="00703A24"/>
    <w:rsid w:val="00704D56"/>
    <w:rsid w:val="0070572C"/>
    <w:rsid w:val="007123C9"/>
    <w:rsid w:val="007171CF"/>
    <w:rsid w:val="00722DCE"/>
    <w:rsid w:val="0072585E"/>
    <w:rsid w:val="007279BE"/>
    <w:rsid w:val="00727D9E"/>
    <w:rsid w:val="0073084C"/>
    <w:rsid w:val="007328DD"/>
    <w:rsid w:val="00733EAB"/>
    <w:rsid w:val="0074537E"/>
    <w:rsid w:val="00751F16"/>
    <w:rsid w:val="00754C11"/>
    <w:rsid w:val="00756295"/>
    <w:rsid w:val="007573A2"/>
    <w:rsid w:val="007573C6"/>
    <w:rsid w:val="00757770"/>
    <w:rsid w:val="00757E48"/>
    <w:rsid w:val="00760420"/>
    <w:rsid w:val="00760A39"/>
    <w:rsid w:val="0076100C"/>
    <w:rsid w:val="007621C4"/>
    <w:rsid w:val="00762465"/>
    <w:rsid w:val="00762B8A"/>
    <w:rsid w:val="00765683"/>
    <w:rsid w:val="00766ADF"/>
    <w:rsid w:val="007738FF"/>
    <w:rsid w:val="00774385"/>
    <w:rsid w:val="007762B7"/>
    <w:rsid w:val="00780410"/>
    <w:rsid w:val="007814FB"/>
    <w:rsid w:val="007874C6"/>
    <w:rsid w:val="00792B8E"/>
    <w:rsid w:val="0079700F"/>
    <w:rsid w:val="00797115"/>
    <w:rsid w:val="00797741"/>
    <w:rsid w:val="00797E61"/>
    <w:rsid w:val="007A145C"/>
    <w:rsid w:val="007A3FDE"/>
    <w:rsid w:val="007A4389"/>
    <w:rsid w:val="007A7CDF"/>
    <w:rsid w:val="007B30FD"/>
    <w:rsid w:val="007B3503"/>
    <w:rsid w:val="007B4720"/>
    <w:rsid w:val="007B6706"/>
    <w:rsid w:val="007B7D52"/>
    <w:rsid w:val="007C4A16"/>
    <w:rsid w:val="007C5838"/>
    <w:rsid w:val="007C5E27"/>
    <w:rsid w:val="007C68AC"/>
    <w:rsid w:val="007C75B0"/>
    <w:rsid w:val="007D0C91"/>
    <w:rsid w:val="007D1767"/>
    <w:rsid w:val="007D2523"/>
    <w:rsid w:val="007E015F"/>
    <w:rsid w:val="007E0244"/>
    <w:rsid w:val="007E2994"/>
    <w:rsid w:val="007E5D1C"/>
    <w:rsid w:val="007E7347"/>
    <w:rsid w:val="007F1A91"/>
    <w:rsid w:val="007F33B4"/>
    <w:rsid w:val="007F3A91"/>
    <w:rsid w:val="007F5C8B"/>
    <w:rsid w:val="007F7EF4"/>
    <w:rsid w:val="00801048"/>
    <w:rsid w:val="008027B9"/>
    <w:rsid w:val="00803C2D"/>
    <w:rsid w:val="00805F9C"/>
    <w:rsid w:val="008155BB"/>
    <w:rsid w:val="00820255"/>
    <w:rsid w:val="00820563"/>
    <w:rsid w:val="008230B7"/>
    <w:rsid w:val="00824B25"/>
    <w:rsid w:val="00830098"/>
    <w:rsid w:val="00832ADD"/>
    <w:rsid w:val="0083385D"/>
    <w:rsid w:val="00833AF7"/>
    <w:rsid w:val="00833B6C"/>
    <w:rsid w:val="00835209"/>
    <w:rsid w:val="00835236"/>
    <w:rsid w:val="00840F0F"/>
    <w:rsid w:val="0084139A"/>
    <w:rsid w:val="00853F1E"/>
    <w:rsid w:val="00854AC0"/>
    <w:rsid w:val="00860C8E"/>
    <w:rsid w:val="00861700"/>
    <w:rsid w:val="00863815"/>
    <w:rsid w:val="0086389C"/>
    <w:rsid w:val="00864266"/>
    <w:rsid w:val="00864377"/>
    <w:rsid w:val="00866F08"/>
    <w:rsid w:val="00867310"/>
    <w:rsid w:val="00872A64"/>
    <w:rsid w:val="00874792"/>
    <w:rsid w:val="0087520D"/>
    <w:rsid w:val="00876DE6"/>
    <w:rsid w:val="00881C71"/>
    <w:rsid w:val="008828A5"/>
    <w:rsid w:val="00886223"/>
    <w:rsid w:val="00886B3F"/>
    <w:rsid w:val="008918F6"/>
    <w:rsid w:val="0089291A"/>
    <w:rsid w:val="00893631"/>
    <w:rsid w:val="00895C47"/>
    <w:rsid w:val="008A12CD"/>
    <w:rsid w:val="008A31D6"/>
    <w:rsid w:val="008A3C35"/>
    <w:rsid w:val="008B5B55"/>
    <w:rsid w:val="008B5E68"/>
    <w:rsid w:val="008B73AB"/>
    <w:rsid w:val="008B7413"/>
    <w:rsid w:val="008B7727"/>
    <w:rsid w:val="008C211D"/>
    <w:rsid w:val="008C5076"/>
    <w:rsid w:val="008C6D07"/>
    <w:rsid w:val="008C7832"/>
    <w:rsid w:val="008D1C0C"/>
    <w:rsid w:val="008D67C8"/>
    <w:rsid w:val="008D7BFB"/>
    <w:rsid w:val="008E018C"/>
    <w:rsid w:val="008E0255"/>
    <w:rsid w:val="008E0BBC"/>
    <w:rsid w:val="008E1D9A"/>
    <w:rsid w:val="008E721F"/>
    <w:rsid w:val="008E73BA"/>
    <w:rsid w:val="008E7A76"/>
    <w:rsid w:val="008F04E1"/>
    <w:rsid w:val="008F7BAC"/>
    <w:rsid w:val="009003E6"/>
    <w:rsid w:val="00903825"/>
    <w:rsid w:val="00906E96"/>
    <w:rsid w:val="009118B5"/>
    <w:rsid w:val="00912CFE"/>
    <w:rsid w:val="00915E5A"/>
    <w:rsid w:val="00917219"/>
    <w:rsid w:val="00921131"/>
    <w:rsid w:val="00923ED4"/>
    <w:rsid w:val="00924652"/>
    <w:rsid w:val="00924B23"/>
    <w:rsid w:val="00925A1B"/>
    <w:rsid w:val="00925A96"/>
    <w:rsid w:val="009302CE"/>
    <w:rsid w:val="009341C2"/>
    <w:rsid w:val="00945505"/>
    <w:rsid w:val="009503D5"/>
    <w:rsid w:val="0095076B"/>
    <w:rsid w:val="00951A15"/>
    <w:rsid w:val="00952663"/>
    <w:rsid w:val="00952739"/>
    <w:rsid w:val="00952773"/>
    <w:rsid w:val="00954F71"/>
    <w:rsid w:val="00956D61"/>
    <w:rsid w:val="0096088C"/>
    <w:rsid w:val="0096244D"/>
    <w:rsid w:val="00963341"/>
    <w:rsid w:val="0096340A"/>
    <w:rsid w:val="009660C4"/>
    <w:rsid w:val="00967268"/>
    <w:rsid w:val="00970056"/>
    <w:rsid w:val="009700BE"/>
    <w:rsid w:val="00973F3F"/>
    <w:rsid w:val="00975102"/>
    <w:rsid w:val="009753EA"/>
    <w:rsid w:val="00975DC0"/>
    <w:rsid w:val="009837BF"/>
    <w:rsid w:val="0098708B"/>
    <w:rsid w:val="0099084F"/>
    <w:rsid w:val="00991A6C"/>
    <w:rsid w:val="00994C8C"/>
    <w:rsid w:val="00997547"/>
    <w:rsid w:val="009A04CB"/>
    <w:rsid w:val="009A220F"/>
    <w:rsid w:val="009A577E"/>
    <w:rsid w:val="009A5B0E"/>
    <w:rsid w:val="009A6105"/>
    <w:rsid w:val="009A6123"/>
    <w:rsid w:val="009B0103"/>
    <w:rsid w:val="009B077C"/>
    <w:rsid w:val="009B5506"/>
    <w:rsid w:val="009C4880"/>
    <w:rsid w:val="009C6D00"/>
    <w:rsid w:val="009C73E9"/>
    <w:rsid w:val="009D2745"/>
    <w:rsid w:val="009D4570"/>
    <w:rsid w:val="009D7103"/>
    <w:rsid w:val="009E091D"/>
    <w:rsid w:val="009E1501"/>
    <w:rsid w:val="009E27B7"/>
    <w:rsid w:val="009E35DA"/>
    <w:rsid w:val="009E5A82"/>
    <w:rsid w:val="009E6214"/>
    <w:rsid w:val="009F307E"/>
    <w:rsid w:val="009F3F6C"/>
    <w:rsid w:val="00A03AD8"/>
    <w:rsid w:val="00A06602"/>
    <w:rsid w:val="00A15ABE"/>
    <w:rsid w:val="00A17D6B"/>
    <w:rsid w:val="00A21F4E"/>
    <w:rsid w:val="00A232C9"/>
    <w:rsid w:val="00A23C2C"/>
    <w:rsid w:val="00A245B4"/>
    <w:rsid w:val="00A264EC"/>
    <w:rsid w:val="00A2696E"/>
    <w:rsid w:val="00A35C35"/>
    <w:rsid w:val="00A3623F"/>
    <w:rsid w:val="00A42084"/>
    <w:rsid w:val="00A42E7E"/>
    <w:rsid w:val="00A44410"/>
    <w:rsid w:val="00A517C0"/>
    <w:rsid w:val="00A525C4"/>
    <w:rsid w:val="00A52DDF"/>
    <w:rsid w:val="00A53C00"/>
    <w:rsid w:val="00A55E6F"/>
    <w:rsid w:val="00A573B6"/>
    <w:rsid w:val="00A600E6"/>
    <w:rsid w:val="00A726C4"/>
    <w:rsid w:val="00A72862"/>
    <w:rsid w:val="00A7368C"/>
    <w:rsid w:val="00A7527B"/>
    <w:rsid w:val="00A754F7"/>
    <w:rsid w:val="00A77047"/>
    <w:rsid w:val="00A7799E"/>
    <w:rsid w:val="00A813D3"/>
    <w:rsid w:val="00A81A86"/>
    <w:rsid w:val="00A82049"/>
    <w:rsid w:val="00A82367"/>
    <w:rsid w:val="00A867F6"/>
    <w:rsid w:val="00A87CCA"/>
    <w:rsid w:val="00AA005A"/>
    <w:rsid w:val="00AA0BC4"/>
    <w:rsid w:val="00AA0E73"/>
    <w:rsid w:val="00AA394D"/>
    <w:rsid w:val="00AA4E72"/>
    <w:rsid w:val="00AA6008"/>
    <w:rsid w:val="00AB097F"/>
    <w:rsid w:val="00AB2AA2"/>
    <w:rsid w:val="00AB330A"/>
    <w:rsid w:val="00AB3425"/>
    <w:rsid w:val="00AB561E"/>
    <w:rsid w:val="00AB5A73"/>
    <w:rsid w:val="00AB5FB5"/>
    <w:rsid w:val="00AB75D1"/>
    <w:rsid w:val="00AC28D8"/>
    <w:rsid w:val="00AC5E89"/>
    <w:rsid w:val="00AD05FD"/>
    <w:rsid w:val="00AD0CB8"/>
    <w:rsid w:val="00AD1233"/>
    <w:rsid w:val="00AE1B0F"/>
    <w:rsid w:val="00AE3164"/>
    <w:rsid w:val="00AE44DD"/>
    <w:rsid w:val="00AE7F3F"/>
    <w:rsid w:val="00AF1397"/>
    <w:rsid w:val="00AF2132"/>
    <w:rsid w:val="00AF2956"/>
    <w:rsid w:val="00AF3494"/>
    <w:rsid w:val="00AF37E4"/>
    <w:rsid w:val="00AF3DFF"/>
    <w:rsid w:val="00AF3E1D"/>
    <w:rsid w:val="00AF499E"/>
    <w:rsid w:val="00AF7559"/>
    <w:rsid w:val="00AF7B7A"/>
    <w:rsid w:val="00B01B11"/>
    <w:rsid w:val="00B02748"/>
    <w:rsid w:val="00B02AA2"/>
    <w:rsid w:val="00B060D6"/>
    <w:rsid w:val="00B06693"/>
    <w:rsid w:val="00B071F4"/>
    <w:rsid w:val="00B07E60"/>
    <w:rsid w:val="00B120E1"/>
    <w:rsid w:val="00B12815"/>
    <w:rsid w:val="00B13412"/>
    <w:rsid w:val="00B14F09"/>
    <w:rsid w:val="00B157C5"/>
    <w:rsid w:val="00B15B88"/>
    <w:rsid w:val="00B161D0"/>
    <w:rsid w:val="00B231E4"/>
    <w:rsid w:val="00B250B5"/>
    <w:rsid w:val="00B35C49"/>
    <w:rsid w:val="00B368F6"/>
    <w:rsid w:val="00B44E3C"/>
    <w:rsid w:val="00B450A6"/>
    <w:rsid w:val="00B45DEE"/>
    <w:rsid w:val="00B50079"/>
    <w:rsid w:val="00B510D0"/>
    <w:rsid w:val="00B527B8"/>
    <w:rsid w:val="00B52D8D"/>
    <w:rsid w:val="00B53213"/>
    <w:rsid w:val="00B55754"/>
    <w:rsid w:val="00B55DEC"/>
    <w:rsid w:val="00B5750D"/>
    <w:rsid w:val="00B628BC"/>
    <w:rsid w:val="00B628E4"/>
    <w:rsid w:val="00B66767"/>
    <w:rsid w:val="00B67F7D"/>
    <w:rsid w:val="00B70C51"/>
    <w:rsid w:val="00B71A9D"/>
    <w:rsid w:val="00B7247D"/>
    <w:rsid w:val="00B72C61"/>
    <w:rsid w:val="00B73291"/>
    <w:rsid w:val="00B732F6"/>
    <w:rsid w:val="00B74585"/>
    <w:rsid w:val="00B76DD7"/>
    <w:rsid w:val="00B772F9"/>
    <w:rsid w:val="00B77916"/>
    <w:rsid w:val="00B77A86"/>
    <w:rsid w:val="00B83000"/>
    <w:rsid w:val="00B83955"/>
    <w:rsid w:val="00B83CFC"/>
    <w:rsid w:val="00B847DC"/>
    <w:rsid w:val="00B85268"/>
    <w:rsid w:val="00B873D0"/>
    <w:rsid w:val="00B937DB"/>
    <w:rsid w:val="00B94783"/>
    <w:rsid w:val="00B94A88"/>
    <w:rsid w:val="00B9504E"/>
    <w:rsid w:val="00B9665F"/>
    <w:rsid w:val="00BA0264"/>
    <w:rsid w:val="00BA0CCE"/>
    <w:rsid w:val="00BA1039"/>
    <w:rsid w:val="00BA18A5"/>
    <w:rsid w:val="00BA6BF7"/>
    <w:rsid w:val="00BB4624"/>
    <w:rsid w:val="00BB4B32"/>
    <w:rsid w:val="00BB58ED"/>
    <w:rsid w:val="00BB7A46"/>
    <w:rsid w:val="00BC2864"/>
    <w:rsid w:val="00BC4304"/>
    <w:rsid w:val="00BC54A5"/>
    <w:rsid w:val="00BC6A07"/>
    <w:rsid w:val="00BC79D4"/>
    <w:rsid w:val="00BD3E42"/>
    <w:rsid w:val="00BD7752"/>
    <w:rsid w:val="00BE26C8"/>
    <w:rsid w:val="00BE38C3"/>
    <w:rsid w:val="00BE41A3"/>
    <w:rsid w:val="00BE5E62"/>
    <w:rsid w:val="00BF1160"/>
    <w:rsid w:val="00BF4D97"/>
    <w:rsid w:val="00BF6FAA"/>
    <w:rsid w:val="00BF70C9"/>
    <w:rsid w:val="00BF70E7"/>
    <w:rsid w:val="00BF7B7E"/>
    <w:rsid w:val="00C00925"/>
    <w:rsid w:val="00C0374C"/>
    <w:rsid w:val="00C0436B"/>
    <w:rsid w:val="00C04D29"/>
    <w:rsid w:val="00C06367"/>
    <w:rsid w:val="00C06B2E"/>
    <w:rsid w:val="00C1318B"/>
    <w:rsid w:val="00C15BEC"/>
    <w:rsid w:val="00C16854"/>
    <w:rsid w:val="00C21533"/>
    <w:rsid w:val="00C21C5B"/>
    <w:rsid w:val="00C24F35"/>
    <w:rsid w:val="00C26C98"/>
    <w:rsid w:val="00C26E51"/>
    <w:rsid w:val="00C26F33"/>
    <w:rsid w:val="00C2776E"/>
    <w:rsid w:val="00C27D0E"/>
    <w:rsid w:val="00C31C2A"/>
    <w:rsid w:val="00C346D3"/>
    <w:rsid w:val="00C40621"/>
    <w:rsid w:val="00C43717"/>
    <w:rsid w:val="00C503C6"/>
    <w:rsid w:val="00C51668"/>
    <w:rsid w:val="00C528D7"/>
    <w:rsid w:val="00C537EB"/>
    <w:rsid w:val="00C53879"/>
    <w:rsid w:val="00C53B1A"/>
    <w:rsid w:val="00C552FE"/>
    <w:rsid w:val="00C57F64"/>
    <w:rsid w:val="00C60DA2"/>
    <w:rsid w:val="00C63E6C"/>
    <w:rsid w:val="00C65885"/>
    <w:rsid w:val="00C65F66"/>
    <w:rsid w:val="00C66F32"/>
    <w:rsid w:val="00C71548"/>
    <w:rsid w:val="00C72021"/>
    <w:rsid w:val="00C72346"/>
    <w:rsid w:val="00C744C7"/>
    <w:rsid w:val="00C75B2F"/>
    <w:rsid w:val="00C83239"/>
    <w:rsid w:val="00C8401B"/>
    <w:rsid w:val="00C845A7"/>
    <w:rsid w:val="00C85EC9"/>
    <w:rsid w:val="00C86962"/>
    <w:rsid w:val="00C87B85"/>
    <w:rsid w:val="00C90084"/>
    <w:rsid w:val="00C9098E"/>
    <w:rsid w:val="00C924E0"/>
    <w:rsid w:val="00C92AA1"/>
    <w:rsid w:val="00C9492E"/>
    <w:rsid w:val="00C97421"/>
    <w:rsid w:val="00C97A35"/>
    <w:rsid w:val="00C97BF1"/>
    <w:rsid w:val="00CA1411"/>
    <w:rsid w:val="00CA24D1"/>
    <w:rsid w:val="00CA2DBA"/>
    <w:rsid w:val="00CA371A"/>
    <w:rsid w:val="00CA3AF3"/>
    <w:rsid w:val="00CA592E"/>
    <w:rsid w:val="00CA5DE2"/>
    <w:rsid w:val="00CA644E"/>
    <w:rsid w:val="00CB0161"/>
    <w:rsid w:val="00CB0FB1"/>
    <w:rsid w:val="00CB393B"/>
    <w:rsid w:val="00CB6A3D"/>
    <w:rsid w:val="00CC04BC"/>
    <w:rsid w:val="00CC1C6B"/>
    <w:rsid w:val="00CC254E"/>
    <w:rsid w:val="00CC2DD6"/>
    <w:rsid w:val="00CC4FD0"/>
    <w:rsid w:val="00CC6BB1"/>
    <w:rsid w:val="00CC75B1"/>
    <w:rsid w:val="00CD09E7"/>
    <w:rsid w:val="00CD15DB"/>
    <w:rsid w:val="00CD1E07"/>
    <w:rsid w:val="00CD1F00"/>
    <w:rsid w:val="00CD4A54"/>
    <w:rsid w:val="00CD7F75"/>
    <w:rsid w:val="00CE4B18"/>
    <w:rsid w:val="00CE52DD"/>
    <w:rsid w:val="00CE5D17"/>
    <w:rsid w:val="00CE5EC9"/>
    <w:rsid w:val="00CE7009"/>
    <w:rsid w:val="00CF181B"/>
    <w:rsid w:val="00CF4544"/>
    <w:rsid w:val="00CF4E28"/>
    <w:rsid w:val="00CF5EA3"/>
    <w:rsid w:val="00CF6029"/>
    <w:rsid w:val="00CF69EC"/>
    <w:rsid w:val="00D00C74"/>
    <w:rsid w:val="00D02850"/>
    <w:rsid w:val="00D0665A"/>
    <w:rsid w:val="00D075FD"/>
    <w:rsid w:val="00D119FF"/>
    <w:rsid w:val="00D12BA1"/>
    <w:rsid w:val="00D14DF3"/>
    <w:rsid w:val="00D21948"/>
    <w:rsid w:val="00D23607"/>
    <w:rsid w:val="00D24B42"/>
    <w:rsid w:val="00D24DC4"/>
    <w:rsid w:val="00D257F8"/>
    <w:rsid w:val="00D25E1D"/>
    <w:rsid w:val="00D2754B"/>
    <w:rsid w:val="00D319E7"/>
    <w:rsid w:val="00D32517"/>
    <w:rsid w:val="00D35BDA"/>
    <w:rsid w:val="00D451D4"/>
    <w:rsid w:val="00D53A3E"/>
    <w:rsid w:val="00D544BB"/>
    <w:rsid w:val="00D54C56"/>
    <w:rsid w:val="00D553D6"/>
    <w:rsid w:val="00D5575C"/>
    <w:rsid w:val="00D55846"/>
    <w:rsid w:val="00D60EF6"/>
    <w:rsid w:val="00D63C66"/>
    <w:rsid w:val="00D63E6C"/>
    <w:rsid w:val="00D64F17"/>
    <w:rsid w:val="00D6555C"/>
    <w:rsid w:val="00D71850"/>
    <w:rsid w:val="00D76169"/>
    <w:rsid w:val="00D770E0"/>
    <w:rsid w:val="00D843E4"/>
    <w:rsid w:val="00D84D47"/>
    <w:rsid w:val="00D85004"/>
    <w:rsid w:val="00D857DC"/>
    <w:rsid w:val="00D86227"/>
    <w:rsid w:val="00D93252"/>
    <w:rsid w:val="00D936F9"/>
    <w:rsid w:val="00D949C4"/>
    <w:rsid w:val="00D9703A"/>
    <w:rsid w:val="00D973A5"/>
    <w:rsid w:val="00D97422"/>
    <w:rsid w:val="00D97FF4"/>
    <w:rsid w:val="00DA1128"/>
    <w:rsid w:val="00DA3A1C"/>
    <w:rsid w:val="00DA3F9B"/>
    <w:rsid w:val="00DA566B"/>
    <w:rsid w:val="00DA6C82"/>
    <w:rsid w:val="00DB1F3F"/>
    <w:rsid w:val="00DB2A4E"/>
    <w:rsid w:val="00DB2C14"/>
    <w:rsid w:val="00DB4F8A"/>
    <w:rsid w:val="00DB6BA6"/>
    <w:rsid w:val="00DB77A2"/>
    <w:rsid w:val="00DC0476"/>
    <w:rsid w:val="00DC4D0D"/>
    <w:rsid w:val="00DC5966"/>
    <w:rsid w:val="00DC6BD1"/>
    <w:rsid w:val="00DD1651"/>
    <w:rsid w:val="00DD17F1"/>
    <w:rsid w:val="00DD1991"/>
    <w:rsid w:val="00DD1BC5"/>
    <w:rsid w:val="00DD7FC1"/>
    <w:rsid w:val="00DE2263"/>
    <w:rsid w:val="00DE2342"/>
    <w:rsid w:val="00DE3492"/>
    <w:rsid w:val="00DE527E"/>
    <w:rsid w:val="00DF0B98"/>
    <w:rsid w:val="00DF2030"/>
    <w:rsid w:val="00DF2D60"/>
    <w:rsid w:val="00DF4A43"/>
    <w:rsid w:val="00E00529"/>
    <w:rsid w:val="00E100A5"/>
    <w:rsid w:val="00E10712"/>
    <w:rsid w:val="00E12B5D"/>
    <w:rsid w:val="00E1736E"/>
    <w:rsid w:val="00E17BBB"/>
    <w:rsid w:val="00E205B5"/>
    <w:rsid w:val="00E252D1"/>
    <w:rsid w:val="00E26313"/>
    <w:rsid w:val="00E263CA"/>
    <w:rsid w:val="00E2683B"/>
    <w:rsid w:val="00E270A8"/>
    <w:rsid w:val="00E30935"/>
    <w:rsid w:val="00E31132"/>
    <w:rsid w:val="00E32636"/>
    <w:rsid w:val="00E32668"/>
    <w:rsid w:val="00E34085"/>
    <w:rsid w:val="00E40E24"/>
    <w:rsid w:val="00E41701"/>
    <w:rsid w:val="00E421C0"/>
    <w:rsid w:val="00E4313C"/>
    <w:rsid w:val="00E47BC3"/>
    <w:rsid w:val="00E500D5"/>
    <w:rsid w:val="00E51D17"/>
    <w:rsid w:val="00E53507"/>
    <w:rsid w:val="00E53969"/>
    <w:rsid w:val="00E53ABB"/>
    <w:rsid w:val="00E546CC"/>
    <w:rsid w:val="00E54EBF"/>
    <w:rsid w:val="00E56636"/>
    <w:rsid w:val="00E56942"/>
    <w:rsid w:val="00E57CED"/>
    <w:rsid w:val="00E57E42"/>
    <w:rsid w:val="00E600AB"/>
    <w:rsid w:val="00E60139"/>
    <w:rsid w:val="00E6023B"/>
    <w:rsid w:val="00E630FF"/>
    <w:rsid w:val="00E6350B"/>
    <w:rsid w:val="00E637CB"/>
    <w:rsid w:val="00E65D9A"/>
    <w:rsid w:val="00E65EAD"/>
    <w:rsid w:val="00E678E3"/>
    <w:rsid w:val="00E7073D"/>
    <w:rsid w:val="00E711F2"/>
    <w:rsid w:val="00E71824"/>
    <w:rsid w:val="00E72BC1"/>
    <w:rsid w:val="00E74327"/>
    <w:rsid w:val="00E74EFF"/>
    <w:rsid w:val="00E75FB5"/>
    <w:rsid w:val="00E772C6"/>
    <w:rsid w:val="00E8056C"/>
    <w:rsid w:val="00E827FE"/>
    <w:rsid w:val="00E84CF5"/>
    <w:rsid w:val="00E87DB1"/>
    <w:rsid w:val="00E925F6"/>
    <w:rsid w:val="00E9477A"/>
    <w:rsid w:val="00E95212"/>
    <w:rsid w:val="00EA016F"/>
    <w:rsid w:val="00EA0603"/>
    <w:rsid w:val="00EA12C7"/>
    <w:rsid w:val="00EA1E63"/>
    <w:rsid w:val="00EA2A8D"/>
    <w:rsid w:val="00EA30F5"/>
    <w:rsid w:val="00EA7167"/>
    <w:rsid w:val="00EB1D60"/>
    <w:rsid w:val="00EB25B0"/>
    <w:rsid w:val="00EB2F7A"/>
    <w:rsid w:val="00EB4F2F"/>
    <w:rsid w:val="00EB5C92"/>
    <w:rsid w:val="00EB6655"/>
    <w:rsid w:val="00EB6F81"/>
    <w:rsid w:val="00EB763A"/>
    <w:rsid w:val="00EB7953"/>
    <w:rsid w:val="00EB7BC8"/>
    <w:rsid w:val="00EC0E03"/>
    <w:rsid w:val="00EC5766"/>
    <w:rsid w:val="00EC6AE5"/>
    <w:rsid w:val="00EC77B1"/>
    <w:rsid w:val="00ED00A5"/>
    <w:rsid w:val="00ED278E"/>
    <w:rsid w:val="00ED3490"/>
    <w:rsid w:val="00ED3D5B"/>
    <w:rsid w:val="00ED713C"/>
    <w:rsid w:val="00EE0F2C"/>
    <w:rsid w:val="00EE2C29"/>
    <w:rsid w:val="00EE392E"/>
    <w:rsid w:val="00EE48F3"/>
    <w:rsid w:val="00EE7204"/>
    <w:rsid w:val="00EE7946"/>
    <w:rsid w:val="00EF2B3F"/>
    <w:rsid w:val="00EF2B42"/>
    <w:rsid w:val="00EF3547"/>
    <w:rsid w:val="00EF4117"/>
    <w:rsid w:val="00EF4668"/>
    <w:rsid w:val="00EF4CAE"/>
    <w:rsid w:val="00EF66EE"/>
    <w:rsid w:val="00F0130B"/>
    <w:rsid w:val="00F0452D"/>
    <w:rsid w:val="00F05E1E"/>
    <w:rsid w:val="00F10A47"/>
    <w:rsid w:val="00F14A30"/>
    <w:rsid w:val="00F15EAE"/>
    <w:rsid w:val="00F170D3"/>
    <w:rsid w:val="00F201F3"/>
    <w:rsid w:val="00F202AE"/>
    <w:rsid w:val="00F20B47"/>
    <w:rsid w:val="00F213CD"/>
    <w:rsid w:val="00F214CC"/>
    <w:rsid w:val="00F25674"/>
    <w:rsid w:val="00F271F1"/>
    <w:rsid w:val="00F312F2"/>
    <w:rsid w:val="00F354A1"/>
    <w:rsid w:val="00F361B0"/>
    <w:rsid w:val="00F3633D"/>
    <w:rsid w:val="00F40FD1"/>
    <w:rsid w:val="00F441BC"/>
    <w:rsid w:val="00F51692"/>
    <w:rsid w:val="00F53099"/>
    <w:rsid w:val="00F5314D"/>
    <w:rsid w:val="00F564A4"/>
    <w:rsid w:val="00F56B53"/>
    <w:rsid w:val="00F60C58"/>
    <w:rsid w:val="00F61D65"/>
    <w:rsid w:val="00F62369"/>
    <w:rsid w:val="00F64D3F"/>
    <w:rsid w:val="00F70CAA"/>
    <w:rsid w:val="00F727EB"/>
    <w:rsid w:val="00F73AF8"/>
    <w:rsid w:val="00F81683"/>
    <w:rsid w:val="00F8337A"/>
    <w:rsid w:val="00F84043"/>
    <w:rsid w:val="00F8483E"/>
    <w:rsid w:val="00F86371"/>
    <w:rsid w:val="00F86B64"/>
    <w:rsid w:val="00F87C60"/>
    <w:rsid w:val="00F87D7C"/>
    <w:rsid w:val="00F910F1"/>
    <w:rsid w:val="00F91779"/>
    <w:rsid w:val="00F91BA9"/>
    <w:rsid w:val="00F92799"/>
    <w:rsid w:val="00F92C05"/>
    <w:rsid w:val="00F93526"/>
    <w:rsid w:val="00FA142C"/>
    <w:rsid w:val="00FA1A6B"/>
    <w:rsid w:val="00FA21D7"/>
    <w:rsid w:val="00FA35B1"/>
    <w:rsid w:val="00FA369C"/>
    <w:rsid w:val="00FA4A80"/>
    <w:rsid w:val="00FA4B4E"/>
    <w:rsid w:val="00FA52AD"/>
    <w:rsid w:val="00FB3CF6"/>
    <w:rsid w:val="00FB442B"/>
    <w:rsid w:val="00FB5C3D"/>
    <w:rsid w:val="00FB6EC9"/>
    <w:rsid w:val="00FB75F3"/>
    <w:rsid w:val="00FC3994"/>
    <w:rsid w:val="00FC3FA7"/>
    <w:rsid w:val="00FC501B"/>
    <w:rsid w:val="00FC6FD9"/>
    <w:rsid w:val="00FD42D1"/>
    <w:rsid w:val="00FD436C"/>
    <w:rsid w:val="00FD4F99"/>
    <w:rsid w:val="00FD71ED"/>
    <w:rsid w:val="00FE08CF"/>
    <w:rsid w:val="00FE2BA0"/>
    <w:rsid w:val="00FE44CE"/>
    <w:rsid w:val="00FE5C0A"/>
    <w:rsid w:val="00FF1688"/>
    <w:rsid w:val="00FF2E53"/>
    <w:rsid w:val="00FF5353"/>
    <w:rsid w:val="00FF5433"/>
    <w:rsid w:val="00FF7D3E"/>
    <w:rsid w:val="00FF7F7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135793"/>
  <w15:chartTrackingRefBased/>
  <w15:docId w15:val="{B40F590F-3728-465C-BBFD-2C394E787A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431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E4B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4B18"/>
    <w:rPr>
      <w:rFonts w:ascii="Segoe UI" w:hAnsi="Segoe UI" w:cs="Segoe UI"/>
      <w:sz w:val="18"/>
      <w:szCs w:val="18"/>
    </w:rPr>
  </w:style>
  <w:style w:type="paragraph" w:customStyle="1" w:styleId="EndNoteBibliographyTitle">
    <w:name w:val="EndNote Bibliography Title"/>
    <w:basedOn w:val="Normal"/>
    <w:link w:val="EndNoteBibliographyTitleChar"/>
    <w:rsid w:val="000D7D3C"/>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0D7D3C"/>
    <w:rPr>
      <w:rFonts w:cs="Times New Roman"/>
      <w:noProof/>
    </w:rPr>
  </w:style>
  <w:style w:type="paragraph" w:customStyle="1" w:styleId="EndNoteBibliography">
    <w:name w:val="EndNote Bibliography"/>
    <w:basedOn w:val="Normal"/>
    <w:link w:val="EndNoteBibliographyChar"/>
    <w:rsid w:val="000D7D3C"/>
    <w:pPr>
      <w:spacing w:line="480" w:lineRule="auto"/>
    </w:pPr>
    <w:rPr>
      <w:rFonts w:cs="Times New Roman"/>
      <w:noProof/>
    </w:rPr>
  </w:style>
  <w:style w:type="character" w:customStyle="1" w:styleId="EndNoteBibliographyChar">
    <w:name w:val="EndNote Bibliography Char"/>
    <w:basedOn w:val="DefaultParagraphFont"/>
    <w:link w:val="EndNoteBibliography"/>
    <w:rsid w:val="000D7D3C"/>
    <w:rPr>
      <w:rFonts w:cs="Times New Roman"/>
      <w:noProof/>
    </w:rPr>
  </w:style>
  <w:style w:type="character" w:styleId="CommentReference">
    <w:name w:val="annotation reference"/>
    <w:basedOn w:val="DefaultParagraphFont"/>
    <w:uiPriority w:val="99"/>
    <w:semiHidden/>
    <w:unhideWhenUsed/>
    <w:rsid w:val="000B6AB3"/>
    <w:rPr>
      <w:sz w:val="16"/>
      <w:szCs w:val="16"/>
    </w:rPr>
  </w:style>
  <w:style w:type="paragraph" w:styleId="CommentText">
    <w:name w:val="annotation text"/>
    <w:basedOn w:val="Normal"/>
    <w:link w:val="CommentTextChar"/>
    <w:uiPriority w:val="99"/>
    <w:semiHidden/>
    <w:unhideWhenUsed/>
    <w:rsid w:val="000B6AB3"/>
    <w:pPr>
      <w:spacing w:line="240" w:lineRule="auto"/>
    </w:pPr>
    <w:rPr>
      <w:sz w:val="20"/>
      <w:szCs w:val="20"/>
    </w:rPr>
  </w:style>
  <w:style w:type="character" w:customStyle="1" w:styleId="CommentTextChar">
    <w:name w:val="Comment Text Char"/>
    <w:basedOn w:val="DefaultParagraphFont"/>
    <w:link w:val="CommentText"/>
    <w:uiPriority w:val="99"/>
    <w:semiHidden/>
    <w:rsid w:val="000B6AB3"/>
    <w:rPr>
      <w:sz w:val="20"/>
      <w:szCs w:val="20"/>
    </w:rPr>
  </w:style>
  <w:style w:type="paragraph" w:styleId="CommentSubject">
    <w:name w:val="annotation subject"/>
    <w:basedOn w:val="CommentText"/>
    <w:next w:val="CommentText"/>
    <w:link w:val="CommentSubjectChar"/>
    <w:uiPriority w:val="99"/>
    <w:semiHidden/>
    <w:unhideWhenUsed/>
    <w:rsid w:val="000B6AB3"/>
    <w:rPr>
      <w:b/>
      <w:bCs/>
    </w:rPr>
  </w:style>
  <w:style w:type="character" w:customStyle="1" w:styleId="CommentSubjectChar">
    <w:name w:val="Comment Subject Char"/>
    <w:basedOn w:val="CommentTextChar"/>
    <w:link w:val="CommentSubject"/>
    <w:uiPriority w:val="99"/>
    <w:semiHidden/>
    <w:rsid w:val="000B6AB3"/>
    <w:rPr>
      <w:b/>
      <w:bCs/>
      <w:sz w:val="20"/>
      <w:szCs w:val="20"/>
    </w:rPr>
  </w:style>
  <w:style w:type="paragraph" w:styleId="ListParagraph">
    <w:name w:val="List Paragraph"/>
    <w:basedOn w:val="Normal"/>
    <w:uiPriority w:val="34"/>
    <w:qFormat/>
    <w:rsid w:val="00C53B1A"/>
    <w:pPr>
      <w:ind w:left="720"/>
      <w:contextualSpacing/>
    </w:pPr>
  </w:style>
  <w:style w:type="character" w:styleId="Hyperlink">
    <w:name w:val="Hyperlink"/>
    <w:basedOn w:val="DefaultParagraphFont"/>
    <w:uiPriority w:val="99"/>
    <w:unhideWhenUsed/>
    <w:rsid w:val="00297829"/>
    <w:rPr>
      <w:color w:val="0563C1" w:themeColor="hyperlink"/>
      <w:u w:val="single"/>
    </w:rPr>
  </w:style>
  <w:style w:type="paragraph" w:styleId="Header">
    <w:name w:val="header"/>
    <w:basedOn w:val="Normal"/>
    <w:link w:val="HeaderChar"/>
    <w:uiPriority w:val="99"/>
    <w:unhideWhenUsed/>
    <w:rsid w:val="00832A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2ADD"/>
  </w:style>
  <w:style w:type="paragraph" w:styleId="Footer">
    <w:name w:val="footer"/>
    <w:basedOn w:val="Normal"/>
    <w:link w:val="FooterChar"/>
    <w:uiPriority w:val="99"/>
    <w:unhideWhenUsed/>
    <w:rsid w:val="00832A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2ADD"/>
  </w:style>
  <w:style w:type="character" w:styleId="LineNumber">
    <w:name w:val="line number"/>
    <w:basedOn w:val="DefaultParagraphFont"/>
    <w:uiPriority w:val="99"/>
    <w:semiHidden/>
    <w:unhideWhenUsed/>
    <w:rsid w:val="00AE1B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3821899">
      <w:bodyDiv w:val="1"/>
      <w:marLeft w:val="120"/>
      <w:marRight w:val="120"/>
      <w:marTop w:val="0"/>
      <w:marBottom w:val="0"/>
      <w:divBdr>
        <w:top w:val="none" w:sz="0" w:space="0" w:color="auto"/>
        <w:left w:val="none" w:sz="0" w:space="0" w:color="auto"/>
        <w:bottom w:val="none" w:sz="0" w:space="0" w:color="auto"/>
        <w:right w:val="none" w:sz="0" w:space="0" w:color="auto"/>
      </w:divBdr>
      <w:divsChild>
        <w:div w:id="1057818798">
          <w:marLeft w:val="0"/>
          <w:marRight w:val="0"/>
          <w:marTop w:val="0"/>
          <w:marBottom w:val="0"/>
          <w:divBdr>
            <w:top w:val="none" w:sz="0" w:space="0" w:color="auto"/>
            <w:left w:val="none" w:sz="0" w:space="0" w:color="auto"/>
            <w:bottom w:val="none" w:sz="0" w:space="0" w:color="auto"/>
            <w:right w:val="none" w:sz="0" w:space="0" w:color="auto"/>
          </w:divBdr>
          <w:divsChild>
            <w:div w:id="1449546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934636">
      <w:bodyDiv w:val="1"/>
      <w:marLeft w:val="120"/>
      <w:marRight w:val="120"/>
      <w:marTop w:val="0"/>
      <w:marBottom w:val="0"/>
      <w:divBdr>
        <w:top w:val="none" w:sz="0" w:space="0" w:color="auto"/>
        <w:left w:val="none" w:sz="0" w:space="0" w:color="auto"/>
        <w:bottom w:val="none" w:sz="0" w:space="0" w:color="auto"/>
        <w:right w:val="none" w:sz="0" w:space="0" w:color="auto"/>
      </w:divBdr>
      <w:divsChild>
        <w:div w:id="1475608984">
          <w:marLeft w:val="0"/>
          <w:marRight w:val="0"/>
          <w:marTop w:val="0"/>
          <w:marBottom w:val="0"/>
          <w:divBdr>
            <w:top w:val="none" w:sz="0" w:space="0" w:color="auto"/>
            <w:left w:val="none" w:sz="0" w:space="0" w:color="auto"/>
            <w:bottom w:val="none" w:sz="0" w:space="0" w:color="auto"/>
            <w:right w:val="none" w:sz="0" w:space="0" w:color="auto"/>
          </w:divBdr>
          <w:divsChild>
            <w:div w:id="193084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622995">
      <w:bodyDiv w:val="1"/>
      <w:marLeft w:val="120"/>
      <w:marRight w:val="120"/>
      <w:marTop w:val="0"/>
      <w:marBottom w:val="0"/>
      <w:divBdr>
        <w:top w:val="none" w:sz="0" w:space="0" w:color="auto"/>
        <w:left w:val="none" w:sz="0" w:space="0" w:color="auto"/>
        <w:bottom w:val="none" w:sz="0" w:space="0" w:color="auto"/>
        <w:right w:val="none" w:sz="0" w:space="0" w:color="auto"/>
      </w:divBdr>
      <w:divsChild>
        <w:div w:id="128399248">
          <w:marLeft w:val="0"/>
          <w:marRight w:val="0"/>
          <w:marTop w:val="0"/>
          <w:marBottom w:val="0"/>
          <w:divBdr>
            <w:top w:val="none" w:sz="0" w:space="0" w:color="auto"/>
            <w:left w:val="none" w:sz="0" w:space="0" w:color="auto"/>
            <w:bottom w:val="none" w:sz="0" w:space="0" w:color="auto"/>
            <w:right w:val="none" w:sz="0" w:space="0" w:color="auto"/>
          </w:divBdr>
          <w:divsChild>
            <w:div w:id="201615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219060">
      <w:bodyDiv w:val="1"/>
      <w:marLeft w:val="120"/>
      <w:marRight w:val="120"/>
      <w:marTop w:val="0"/>
      <w:marBottom w:val="0"/>
      <w:divBdr>
        <w:top w:val="none" w:sz="0" w:space="0" w:color="auto"/>
        <w:left w:val="none" w:sz="0" w:space="0" w:color="auto"/>
        <w:bottom w:val="none" w:sz="0" w:space="0" w:color="auto"/>
        <w:right w:val="none" w:sz="0" w:space="0" w:color="auto"/>
      </w:divBdr>
      <w:divsChild>
        <w:div w:id="1138183722">
          <w:marLeft w:val="0"/>
          <w:marRight w:val="0"/>
          <w:marTop w:val="0"/>
          <w:marBottom w:val="0"/>
          <w:divBdr>
            <w:top w:val="none" w:sz="0" w:space="0" w:color="auto"/>
            <w:left w:val="none" w:sz="0" w:space="0" w:color="auto"/>
            <w:bottom w:val="none" w:sz="0" w:space="0" w:color="auto"/>
            <w:right w:val="none" w:sz="0" w:space="0" w:color="auto"/>
          </w:divBdr>
          <w:divsChild>
            <w:div w:id="2111273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188715">
      <w:bodyDiv w:val="1"/>
      <w:marLeft w:val="120"/>
      <w:marRight w:val="120"/>
      <w:marTop w:val="0"/>
      <w:marBottom w:val="0"/>
      <w:divBdr>
        <w:top w:val="none" w:sz="0" w:space="0" w:color="auto"/>
        <w:left w:val="none" w:sz="0" w:space="0" w:color="auto"/>
        <w:bottom w:val="none" w:sz="0" w:space="0" w:color="auto"/>
        <w:right w:val="none" w:sz="0" w:space="0" w:color="auto"/>
      </w:divBdr>
      <w:divsChild>
        <w:div w:id="1952710681">
          <w:marLeft w:val="0"/>
          <w:marRight w:val="0"/>
          <w:marTop w:val="0"/>
          <w:marBottom w:val="0"/>
          <w:divBdr>
            <w:top w:val="none" w:sz="0" w:space="0" w:color="auto"/>
            <w:left w:val="none" w:sz="0" w:space="0" w:color="auto"/>
            <w:bottom w:val="none" w:sz="0" w:space="0" w:color="auto"/>
            <w:right w:val="none" w:sz="0" w:space="0" w:color="auto"/>
          </w:divBdr>
          <w:divsChild>
            <w:div w:id="187153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405048">
      <w:bodyDiv w:val="1"/>
      <w:marLeft w:val="120"/>
      <w:marRight w:val="120"/>
      <w:marTop w:val="0"/>
      <w:marBottom w:val="0"/>
      <w:divBdr>
        <w:top w:val="none" w:sz="0" w:space="0" w:color="auto"/>
        <w:left w:val="none" w:sz="0" w:space="0" w:color="auto"/>
        <w:bottom w:val="none" w:sz="0" w:space="0" w:color="auto"/>
        <w:right w:val="none" w:sz="0" w:space="0" w:color="auto"/>
      </w:divBdr>
      <w:divsChild>
        <w:div w:id="1380593239">
          <w:marLeft w:val="0"/>
          <w:marRight w:val="0"/>
          <w:marTop w:val="0"/>
          <w:marBottom w:val="0"/>
          <w:divBdr>
            <w:top w:val="none" w:sz="0" w:space="0" w:color="auto"/>
            <w:left w:val="none" w:sz="0" w:space="0" w:color="auto"/>
            <w:bottom w:val="none" w:sz="0" w:space="0" w:color="auto"/>
            <w:right w:val="none" w:sz="0" w:space="0" w:color="auto"/>
          </w:divBdr>
          <w:divsChild>
            <w:div w:id="883173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509040">
      <w:bodyDiv w:val="1"/>
      <w:marLeft w:val="120"/>
      <w:marRight w:val="120"/>
      <w:marTop w:val="0"/>
      <w:marBottom w:val="0"/>
      <w:divBdr>
        <w:top w:val="none" w:sz="0" w:space="0" w:color="auto"/>
        <w:left w:val="none" w:sz="0" w:space="0" w:color="auto"/>
        <w:bottom w:val="none" w:sz="0" w:space="0" w:color="auto"/>
        <w:right w:val="none" w:sz="0" w:space="0" w:color="auto"/>
      </w:divBdr>
      <w:divsChild>
        <w:div w:id="1808860056">
          <w:marLeft w:val="0"/>
          <w:marRight w:val="0"/>
          <w:marTop w:val="0"/>
          <w:marBottom w:val="0"/>
          <w:divBdr>
            <w:top w:val="none" w:sz="0" w:space="0" w:color="auto"/>
            <w:left w:val="none" w:sz="0" w:space="0" w:color="auto"/>
            <w:bottom w:val="none" w:sz="0" w:space="0" w:color="auto"/>
            <w:right w:val="none" w:sz="0" w:space="0" w:color="auto"/>
          </w:divBdr>
          <w:divsChild>
            <w:div w:id="599143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860763">
      <w:bodyDiv w:val="1"/>
      <w:marLeft w:val="120"/>
      <w:marRight w:val="120"/>
      <w:marTop w:val="0"/>
      <w:marBottom w:val="0"/>
      <w:divBdr>
        <w:top w:val="none" w:sz="0" w:space="0" w:color="auto"/>
        <w:left w:val="none" w:sz="0" w:space="0" w:color="auto"/>
        <w:bottom w:val="none" w:sz="0" w:space="0" w:color="auto"/>
        <w:right w:val="none" w:sz="0" w:space="0" w:color="auto"/>
      </w:divBdr>
      <w:divsChild>
        <w:div w:id="774130086">
          <w:marLeft w:val="0"/>
          <w:marRight w:val="0"/>
          <w:marTop w:val="0"/>
          <w:marBottom w:val="0"/>
          <w:divBdr>
            <w:top w:val="none" w:sz="0" w:space="0" w:color="auto"/>
            <w:left w:val="none" w:sz="0" w:space="0" w:color="auto"/>
            <w:bottom w:val="none" w:sz="0" w:space="0" w:color="auto"/>
            <w:right w:val="none" w:sz="0" w:space="0" w:color="auto"/>
          </w:divBdr>
          <w:divsChild>
            <w:div w:id="1324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ziyab@ku.edu.kw"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C91809-94DE-4DD4-B30F-8247D842F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8884</Words>
  <Characters>50284</Characters>
  <Application>Microsoft Office Word</Application>
  <DocSecurity>0</DocSecurity>
  <Lines>2011</Lines>
  <Paragraphs>7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Ziyab</dc:creator>
  <cp:keywords/>
  <dc:description/>
  <cp:lastModifiedBy>Ali Ziyab</cp:lastModifiedBy>
  <cp:revision>3</cp:revision>
  <cp:lastPrinted>2021-05-17T16:36:00Z</cp:lastPrinted>
  <dcterms:created xsi:type="dcterms:W3CDTF">2021-11-08T10:35:00Z</dcterms:created>
  <dcterms:modified xsi:type="dcterms:W3CDTF">2021-11-08T10:35:00Z</dcterms:modified>
</cp:coreProperties>
</file>